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899D62" w14:textId="77777777" w:rsidR="00810767" w:rsidRDefault="001F0075" w:rsidP="00901227">
      <w:pPr>
        <w:spacing w:line="360" w:lineRule="auto"/>
      </w:pPr>
      <w:r>
        <w:t xml:space="preserve">Woody plants play an important role in determining the physical structure of many riparian ecosystems </w:t>
      </w:r>
      <w:r>
        <w:fldChar w:fldCharType="begin" w:fldLock="1"/>
      </w:r>
      <w:r w:rsidR="000114EA">
        <w:instrText>ADDIN CSL_CITATION { "citationItems" : [ { "id" : "ITEM-1", "itemData" : { "DOI" : "10.1016/j.earscirev.2011.11.005", "ISSN" : "00128252", "author" : [ { "dropping-particle" : "", "family" : "Gurnell", "given" : "Angela M.", "non-dropping-particle" : "", "parse-names" : false, "suffix" : "" }, { "dropping-particle" : "", "family" : "Bertoldi", "given" : "Walter", "non-dropping-particle" : "", "parse-names" : false, "suffix" : "" }, { "dropping-particle" : "", "family" : "Corenblit", "given" : "Dov", "non-dropping-particle" : "", "parse-names" : false, "suffix" : "" } ], "container-title" : "Earth-Science Reviews", "id" : "ITEM-1", "issue" : "1-2", "issued" : { "date-parts" : [ [ "2012", "2" ] ] }, "page" : "129-141", "publisher" : "Elsevier B.V.", "title" : "Changing river channels: The roles of hydrological processes, plants and pioneer fluvial landforms in humid temperate, mixed load, gravel bed rivers", "type" : "article-journal", "volume" : "111" }, "uris" : [ "http://www.mendeley.com/documents/?uuid=f2a546c8-a81f-49e8-82d7-5d8e431b6738" ] } ], "mendeley" : { "formattedCitation" : "(Gurnell, Bertoldi &amp; Corenblit 2012)", "plainTextFormattedCitation" : "(Gurnell, Bertoldi &amp; Corenblit 2012)", "previouslyFormattedCitation" : "(Gurnell, Bertoldi &amp; Corenblit 2012)" }, "properties" : { "noteIndex" : 0 }, "schema" : "https://github.com/citation-style-language/schema/raw/master/csl-citation.json" }</w:instrText>
      </w:r>
      <w:r>
        <w:fldChar w:fldCharType="separate"/>
      </w:r>
      <w:r w:rsidR="0059644D" w:rsidRPr="0059644D">
        <w:rPr>
          <w:noProof/>
        </w:rPr>
        <w:t>(Gurnell, Bertoldi &amp; Corenblit 2012)</w:t>
      </w:r>
      <w:r>
        <w:fldChar w:fldCharType="end"/>
      </w:r>
      <w:r w:rsidR="00734DD2">
        <w:t xml:space="preserve">. </w:t>
      </w:r>
      <w:r w:rsidR="00810767">
        <w:t xml:space="preserve">Understanding the ecology of woody riparian plants is therefore central to river rehabilitation and riparian conservation efforts. </w:t>
      </w:r>
    </w:p>
    <w:p w14:paraId="4162C25E" w14:textId="77777777" w:rsidR="00BF01E1" w:rsidRDefault="00734DD2" w:rsidP="00BF01E1">
      <w:pPr>
        <w:spacing w:line="360" w:lineRule="auto"/>
      </w:pPr>
      <w:r>
        <w:t>To thrive near stream channels, plants</w:t>
      </w:r>
      <w:r w:rsidR="001F0075">
        <w:t xml:space="preserve"> must navigate </w:t>
      </w:r>
      <w:r>
        <w:t>a</w:t>
      </w:r>
      <w:r w:rsidR="001F0075">
        <w:t xml:space="preserve"> trade-off between ease of access to water and</w:t>
      </w:r>
      <w:r>
        <w:t xml:space="preserve"> </w:t>
      </w:r>
      <w:r w:rsidR="001F0075">
        <w:t>stress</w:t>
      </w:r>
      <w:r>
        <w:t>es</w:t>
      </w:r>
      <w:r w:rsidR="001F0075">
        <w:t xml:space="preserve"> associated </w:t>
      </w:r>
      <w:r>
        <w:t xml:space="preserve">with waterlogging or inundation </w:t>
      </w:r>
      <w:r>
        <w:fldChar w:fldCharType="begin" w:fldLock="1"/>
      </w:r>
      <w:r w:rsidR="00BF01E1">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Colmer &amp; Voesenek 2009)", "plainTextFormattedCitation" : "(Naiman, Decamps &amp; Pollock 1993; Colmer &amp; Voesenek 2009)", "previouslyFormattedCitation" : "(Naiman, Decamps &amp; Pollock 1993; Colmer &amp; Voesenek 2009)" }, "properties" : { "noteIndex" : 0 }, "schema" : "https://github.com/citation-style-language/schema/raw/master/csl-citation.json" }</w:instrText>
      </w:r>
      <w:r>
        <w:fldChar w:fldCharType="separate"/>
      </w:r>
      <w:r w:rsidR="00BF01E1" w:rsidRPr="00BF01E1">
        <w:rPr>
          <w:noProof/>
        </w:rPr>
        <w:t>(Naiman, Decamps &amp; Pollock 1993; Colmer &amp; Voesenek 2009)</w:t>
      </w:r>
      <w:r>
        <w:fldChar w:fldCharType="end"/>
      </w:r>
      <w:r>
        <w:t xml:space="preserve">. </w:t>
      </w:r>
      <w:r w:rsidR="0059644D">
        <w:t>Woody colonists of inset channel features such as bars and benches may experience</w:t>
      </w:r>
      <w:r w:rsidR="00973482">
        <w:t xml:space="preserve"> repeated</w:t>
      </w:r>
      <w:r w:rsidR="0059644D">
        <w:t xml:space="preserve"> cycles of </w:t>
      </w:r>
      <w:r w:rsidR="000114EA">
        <w:t>soil</w:t>
      </w:r>
      <w:r w:rsidR="0059644D">
        <w:t xml:space="preserve"> waterlogging </w:t>
      </w:r>
      <w:r w:rsidR="0059644D">
        <w:fldChar w:fldCharType="begin" w:fldLock="1"/>
      </w:r>
      <w:r w:rsidR="000114EA">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rsidR="0059644D">
        <w:fldChar w:fldCharType="separate"/>
      </w:r>
      <w:r w:rsidR="0059644D" w:rsidRPr="0059644D">
        <w:rPr>
          <w:noProof/>
        </w:rPr>
        <w:t xml:space="preserve">(Corenblit </w:t>
      </w:r>
      <w:r w:rsidR="0059644D" w:rsidRPr="0059644D">
        <w:rPr>
          <w:i/>
          <w:noProof/>
        </w:rPr>
        <w:t>et al.</w:t>
      </w:r>
      <w:r w:rsidR="0059644D" w:rsidRPr="0059644D">
        <w:rPr>
          <w:noProof/>
        </w:rPr>
        <w:t xml:space="preserve"> 2009)</w:t>
      </w:r>
      <w:r w:rsidR="0059644D">
        <w:fldChar w:fldCharType="end"/>
      </w:r>
      <w:r w:rsidR="00BF01E1">
        <w:t xml:space="preserve">, restricting root access to </w:t>
      </w:r>
      <w:r w:rsidR="00D23D24">
        <w:t>oxygen</w:t>
      </w:r>
      <w:r w:rsidR="009A0AC9">
        <w:t xml:space="preserve"> </w:t>
      </w:r>
      <w:r w:rsidR="009A0AC9">
        <w:fldChar w:fldCharType="begin" w:fldLock="1"/>
      </w:r>
      <w:r w:rsidR="001B26AF">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mendeley" : { "formattedCitation" : "(Voesenek &amp; Bailey-Serres 2015)", "plainTextFormattedCitation" : "(Voesenek &amp; Bailey-Serres 2015)", "previouslyFormattedCitation" : "(Voesenek &amp; Bailey-Serres 2015)" }, "properties" : { "noteIndex" : 0 }, "schema" : "https://github.com/citation-style-language/schema/raw/master/csl-citation.json" }</w:instrText>
      </w:r>
      <w:r w:rsidR="009A0AC9">
        <w:fldChar w:fldCharType="separate"/>
      </w:r>
      <w:r w:rsidR="009A0AC9" w:rsidRPr="009A0AC9">
        <w:rPr>
          <w:noProof/>
        </w:rPr>
        <w:t>(Voesenek &amp; Bailey-Serres 2015)</w:t>
      </w:r>
      <w:r w:rsidR="009A0AC9">
        <w:fldChar w:fldCharType="end"/>
      </w:r>
      <w:r w:rsidR="009A0AC9">
        <w:t xml:space="preserve">. </w:t>
      </w:r>
      <w:r w:rsidR="00810767">
        <w:t>Maint</w:t>
      </w:r>
      <w:r w:rsidR="00BF01E1">
        <w:t>aining</w:t>
      </w:r>
      <w:r w:rsidR="00810767">
        <w:t xml:space="preserve"> root respiration in low O</w:t>
      </w:r>
      <w:r w:rsidR="00810767" w:rsidRPr="00BF01E1">
        <w:rPr>
          <w:vertAlign w:val="subscript"/>
        </w:rPr>
        <w:t>2</w:t>
      </w:r>
      <w:r w:rsidR="00810767">
        <w:t xml:space="preserve"> conditions requires switching to costly anaerobic metabolic pathways</w:t>
      </w:r>
      <w:r w:rsidR="001C47F9">
        <w:t xml:space="preserve"> </w:t>
      </w:r>
      <w:r w:rsidR="00810767">
        <w:fldChar w:fldCharType="begin" w:fldLock="1"/>
      </w:r>
      <w:r w:rsidR="001C47F9">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rsidR="00810767">
        <w:fldChar w:fldCharType="separate"/>
      </w:r>
      <w:r w:rsidR="00810767" w:rsidRPr="00810767">
        <w:rPr>
          <w:noProof/>
        </w:rPr>
        <w:t>(Drew 1997)</w:t>
      </w:r>
      <w:r w:rsidR="00810767">
        <w:fldChar w:fldCharType="end"/>
      </w:r>
      <w:r w:rsidR="00810767">
        <w:t>. Reduced respiration weakens root function</w:t>
      </w:r>
      <w:r w:rsidR="001C47F9">
        <w:t xml:space="preserve">, impairing uptake of water and nutrients </w:t>
      </w:r>
      <w:r w:rsidR="001C47F9">
        <w:fldChar w:fldCharType="begin" w:fldLock="1"/>
      </w:r>
      <w:r w:rsidR="001C47F9">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id" : "ITEM-2", "itemData" : { "DOI" : "10.1007/978-90-481-8725-6", "ISBN" : "978-90-481-8724-9", "author" : [ { "dropping-particle" : "", "family" : "Piedade", "given" : "Maria T F", "non-dropping-particle" : "", "parse-names" : false, "suffix" : "" }, { "dropping-particle" : "", "family" : "Ferreira", "given" : "Cristiane S", "non-dropping-particle" : "", "parse-names" : false, "suffix" : "" }, { "dropping-particle" : "", "family" : "Wittmann", "given" : "Astrid De Oliveira", "non-dropping-particle" : "", "parse-names" : false, "suffix" : "" }, { "dropping-particle" : "", "family" : "Buckeridge", "given" : "Marcos", "non-dropping-particle" : "", "parse-names" : false, "suffix" : "" }, { "dropping-particle" : "", "family" : "Parolin", "given" : "Pia", "non-dropping-particle" : "", "parse-names" : false, "suffix" : "" } ], "editor" : [ { "dropping-particle" : "", "family" : "Junk", "given" : "WJ", "non-dropping-particle" : "", "parse-names" : false, "suffix" : "" } ], "id" : "ITEM-2", "issued" : { "date-parts" : [ [ "2010" ] ] }, "title" : "Amazonian Floodplain Forests - Springer", "type" : "chapter" }, "uris" : [ "http://www.mendeley.com/documents/?uuid=e21b5b15-33a9-489a-bf34-ae45420a3127" ] } ], "mendeley" : { "formattedCitation" : "(Piedade &lt;i&gt;et al.&lt;/i&gt; 2010; Voesenek &amp; Bailey-Serres 2015)", "plainTextFormattedCitation" : "(Piedade et al. 2010; Voesenek &amp; Bailey-Serres 2015)", "previouslyFormattedCitation" : "(Piedade &lt;i&gt;et al.&lt;/i&gt; 2010; Voesenek &amp; Bailey-Serres 2015)" }, "properties" : { "noteIndex" : 0 }, "schema" : "https://github.com/citation-style-language/schema/raw/master/csl-citation.json" }</w:instrText>
      </w:r>
      <w:r w:rsidR="001C47F9">
        <w:fldChar w:fldCharType="separate"/>
      </w:r>
      <w:r w:rsidR="001C47F9" w:rsidRPr="001C47F9">
        <w:rPr>
          <w:noProof/>
        </w:rPr>
        <w:t xml:space="preserve">(Piedade </w:t>
      </w:r>
      <w:r w:rsidR="001C47F9" w:rsidRPr="001C47F9">
        <w:rPr>
          <w:i/>
          <w:noProof/>
        </w:rPr>
        <w:t>et al.</w:t>
      </w:r>
      <w:r w:rsidR="001C47F9" w:rsidRPr="001C47F9">
        <w:rPr>
          <w:noProof/>
        </w:rPr>
        <w:t xml:space="preserve"> 2010; Voesenek &amp; Bailey-Serres 2015)</w:t>
      </w:r>
      <w:r w:rsidR="001C47F9">
        <w:fldChar w:fldCharType="end"/>
      </w:r>
      <w:r w:rsidR="001C47F9">
        <w:t>. Stomatal closure may also take place following waterlogging,</w:t>
      </w:r>
      <w:r w:rsidR="001157EE">
        <w:t xml:space="preserve"> reducing available </w:t>
      </w:r>
      <w:r w:rsidR="00BF01E1">
        <w:t>CO</w:t>
      </w:r>
      <w:r w:rsidR="00BF01E1" w:rsidRPr="0065273B">
        <w:rPr>
          <w:vertAlign w:val="subscript"/>
        </w:rPr>
        <w:t>2</w:t>
      </w:r>
    </w:p>
    <w:p w14:paraId="7667A6D1" w14:textId="7EDEB8C1" w:rsidR="001157EE" w:rsidRDefault="001157EE" w:rsidP="00901227">
      <w:pPr>
        <w:spacing w:line="360" w:lineRule="auto"/>
      </w:pPr>
      <w:r>
        <w:t xml:space="preserve"> for photosynthesis </w:t>
      </w:r>
      <w:r>
        <w:fldChar w:fldCharType="begin" w:fldLock="1"/>
      </w:r>
      <w:r w:rsidR="00AE2B73">
        <w:instrText>ADDIN CSL_CITATION { "citationItems" : [ { "id" : "ITEM-1", "itemData" : { "author" : [ { "dropping-particle" : "", "family" : "Kozlowski", "given" : "T.T.", "non-dropping-particle" : "", "parse-names" : false, "suffix" : "" } ], "container-title" : "Flooding and Plant Growth", "editor" : [ { "dropping-particle" : "", "family" : "Kozlowski", "given" : "TT", "non-dropping-particle" : "", "parse-names" : false, "suffix" : "" } ], "id" : "ITEM-1", "issued" : { "date-parts" : [ [ "1984" ] ] }, "page" : "129-163", "publisher" : "Academic Press", "publisher-place" : "San Diego", "title" : "Responses of woody plants to flooding", "type" : "chapter" }, "uris" : [ "http://www.mendeley.com/documents/?uuid=619ef2aa-fb3f-4df0-881c-5a174a5f791d" ] }, { "id" : "ITEM-2", "itemData" : { "DOI" : "10.1093/aob/mcn208", "ISBN" : "0305-7364", "ISSN" : "03057364", "PMID" : "19001430", "abstract" : "BACKGROUND AND AIMS: An investigation was carried out to determine whether stomatal closure in flooded tomato plants (Solanum lycopersicum) results from decreased leaf water potentials (psi(L)), decreased photosynthetic capacity and attendant increases in internal CO(2) (C(i)) or from losses of root function such as cytokinin and gibberellin export. METHODS: Pot-grown plants were flooded when 1 month old. Leaf conductance was measured by diffusion porometry, the efficiency of photosystem II (PSII) was estimated by fluorimetry, and infrared gas analysis was used to determine C(i) and related parameters. KEY RESULTS: Flooding starting in the morning closed the stomata and increased psi(L) after a short-lived depression of psi(L). The pattern of closure remained unchanged when psi(;L) depression was avoided by starting flooding at the end rather than at the start of the photoperiod. Raising external CO(2) concentrations by 100 micromol mol(-1) also closed stomata rapidly. Five chlorophyll fluorescence parameters [F(q)'/F(m)', F(q)'/F(v)', F(v)'/F(m)', non-photochemical quenching (NPQ) and F(v)/F(m)] were affected by flooding within 12-36 h and changes were linked to decreased C(i). Closing stomata by applying abscisic acid or increasing external CO(2) substantially reproduced the effects of flooding on chlorophyll fluorescence. The presence of well-aerated adventitious roots partially inhibited stomatal closure of flooded plants. Allowing adventitious roots to form on plants flooded for &gt;3 d promoted some stomatal re-opening. This effect of adventitious roots was not reproduced by foliar applications of benzyl adenine and gibberellic acid. CONCLUSIONS: Stomata of flooded plants did not close in response to short-lived decreases in psi(L) or to increased C(i) resulting from impaired PSII photochemistry. Instead, stomatal closure depressed C(i) and this in turn largely explained subsequent changes in chlorophyll fluorescence parameters. Stomatal opening was promoted by the presence of well-aerated adventitious roots, implying that loss of function of root signalling contributes to closing of stomata during flooding. The possibility that this involves inhibition of cytokinin or gibberellin export was not well supported.", "author" : [ { "dropping-particle" : "", "family" : "Else", "given" : "Mark a.", "non-dropping-particle" : "", "parse-names" : false, "suffix" : "" }, { "dropping-particle" : "", "family" : "Janowiak", "given" : "Franciszek", "non-dropping-particle" : "", "parse-names" : false, "suffix" : "" }, { "dropping-particle" : "", "family" : "Atkinson", "given" : "Christopher J.", "non-dropping-particle" : "", "parse-names" : false, "suffix" : "" }, { "dropping-particle" : "", "family" : "Jackson", "given" : "Michael B.", "non-dropping-particle" : "", "parse-names" : false, "suffix" : "" } ], "container-title" : "Annals of Botany", "id" : "ITEM-2", "issued" : { "date-parts" : [ [ "2009" ] ] }, "page" : "313-323", "title" : "Root signals and stomatal closure in relation to photosynthesis, chlorophyll a fluorescence and adventitious rooting of flooded tomato plants", "type" : "article-journal", "volume" : "103" }, "uris" : [ "http://www.mendeley.com/documents/?uuid=902fe657-d2f6-4d3b-9fbd-65d512980990" ] } ], "mendeley" : { "formattedCitation" : "(Kozlowski 1984; Else &lt;i&gt;et al.&lt;/i&gt; 2009)", "plainTextFormattedCitation" : "(Kozlowski 1984; Else et al. 2009)", "previouslyFormattedCitation" : "(Kozlowski 1984; Else &lt;i&gt;et al.&lt;/i&gt; 2009)" }, "properties" : { "noteIndex" : 0 }, "schema" : "https://github.com/citation-style-language/schema/raw/master/csl-citation.json" }</w:instrText>
      </w:r>
      <w:r>
        <w:fldChar w:fldCharType="separate"/>
      </w:r>
      <w:r w:rsidRPr="001157EE">
        <w:rPr>
          <w:noProof/>
        </w:rPr>
        <w:t xml:space="preserve">(Kozlowski 1984; Else </w:t>
      </w:r>
      <w:r w:rsidRPr="001157EE">
        <w:rPr>
          <w:i/>
          <w:noProof/>
        </w:rPr>
        <w:t>et al.</w:t>
      </w:r>
      <w:r w:rsidRPr="001157EE">
        <w:rPr>
          <w:noProof/>
        </w:rPr>
        <w:t xml:space="preserve"> 2009)</w:t>
      </w:r>
      <w:r>
        <w:fldChar w:fldCharType="end"/>
      </w:r>
      <w:r w:rsidR="001C47F9">
        <w:t>.</w:t>
      </w:r>
      <w:r w:rsidR="00797A4E">
        <w:t xml:space="preserve"> </w:t>
      </w:r>
      <w:commentRangeStart w:id="0"/>
      <w:r w:rsidR="000114EA">
        <w:t xml:space="preserve">Root-zone hypoxia </w:t>
      </w:r>
      <w:r w:rsidR="00810767">
        <w:t>damages roots by inducing</w:t>
      </w:r>
      <w:r w:rsidR="000114EA">
        <w:t xml:space="preserve"> production of toxic ions by microbes </w:t>
      </w:r>
      <w:r w:rsidR="000114EA">
        <w:fldChar w:fldCharType="begin" w:fldLock="1"/>
      </w:r>
      <w:r w:rsidR="000114EA">
        <w:instrText>ADDIN CSL_CITATION { "citationItems" : [ { "id" : "ITEM-1", "itemData" : { "DOI" : "10.1146/annurev.arplant.59.032607.092752", "ISBN" : "1040-2519", "ISSN" : "1543-5008", "PMID" : "18444902", "abstract" : "Flooding is an environmental stress for many natural and man-made ecosystems worldwide. Genetic diversity in the plant response to flooding includes alterations in architecture, metabolism, and elongation growth associated with a low O(2) escape strategy and an antithetical quiescence scheme that allows endurance of prolonged submergence. Flooding is frequently accompanied with a reduction of cellular O(2) content that is particularly severe when photosynthesis is limited or absent. This necessitates the production of ATP and regeneration of NAD(+) through anaerobic respiration. The examination of gene regulation and function in model systems provides insight into low-O(2)-sensing mechanisms and metabolic adjustments associated with controlled use of carbohydrate and ATP. At the developmental level, plants can escape the low-O(2) stress caused by flooding through multifaceted alterations in cellular and organ structure that promote access to and diffusion of O(2). These processes are driven by phytohormones, including ethylene, gibberellin, and abscisic acid. This exploration of natural variation in strategies that improve O(2) and carbohydrate status during flooding provides valuable resources for the improvement of crop endurance of an environmental adversity that is enhanced by global warming.", "author" : [ { "dropping-particle" : "", "family" : "Bailey-Serres", "given" : "J", "non-dropping-particle" : "", "parse-names" : false, "suffix" : "" }, { "dropping-particle" : "", "family" : "Voesenek", "given" : "L a C J", "non-dropping-particle" : "", "parse-names" : false, "suffix" : "" } ], "container-title" : "Annual review of plant biology", "id" : "ITEM-1", "issued" : { "date-parts" : [ [ "2008" ] ] }, "page" : "313-339", "title" : "Flooding stress: acclimations and genetic diversity.", "type" : "article-journal", "volume" : "59" }, "uris" : [ "http://www.mendeley.com/documents/?uuid=525adfe7-8c60-41d5-976d-6155b9466756" ] } ], "mendeley" : { "formattedCitation" : "(Bailey-Serres &amp; Voesenek 2008)", "plainTextFormattedCitation" : "(Bailey-Serres &amp; Voesenek 2008)", "previouslyFormattedCitation" : "(Bailey-Serres &amp; Voesenek 2008)" }, "properties" : { "noteIndex" : 0 }, "schema" : "https://github.com/citation-style-language/schema/raw/master/csl-citation.json" }</w:instrText>
      </w:r>
      <w:r w:rsidR="000114EA">
        <w:fldChar w:fldCharType="separate"/>
      </w:r>
      <w:r w:rsidR="000114EA" w:rsidRPr="000114EA">
        <w:rPr>
          <w:noProof/>
        </w:rPr>
        <w:t>(Bailey-Serres &amp; Voesenek 2008)</w:t>
      </w:r>
      <w:r w:rsidR="000114EA">
        <w:fldChar w:fldCharType="end"/>
      </w:r>
      <w:r w:rsidR="000114EA">
        <w:t xml:space="preserve">, and reactive oxygen species </w:t>
      </w:r>
      <w:r w:rsidR="00810767">
        <w:t xml:space="preserve">(ROS) </w:t>
      </w:r>
      <w:r w:rsidR="000114EA">
        <w:t xml:space="preserve">within roots as a result of anaerobic metabolic processes </w:t>
      </w:r>
      <w:r w:rsidR="000114EA">
        <w:fldChar w:fldCharType="begin" w:fldLock="1"/>
      </w:r>
      <w:r w:rsidR="00810767">
        <w:instrText>ADDIN CSL_CITATION { "citationItems" : [ { "id" : "ITEM-1", "itemData" : { "DOI" : "10.1007/s00425-006-0457-z", "ISBN" : "0032-0935 (Print)\\r0032-0935 (Linking)", "ISSN" : "00320935", "PMID" : "17180357", "abstract" : "Using ethane as a marker for peroxidative damage to membranes by reactive oxygen species (ROS) we examined the injury of rice seedlings during submergence in the dark. It is often expressed that membrane injury from ROS is a post-submergence phenomenon occurring when oxygen is re-introduced after submergence-induced anoxia. We found that ethane production, from rice seedlings submerged for 24-72 h, was stimulated to 4-37 nl gFW(-1), indicating underwater membrane peroxidation. When examined a week later the seedlings were damaged or had died. On de-submergence in air, ethane production rates rose sharply, but fell back to less than 0.1 nl gFW(-1) h(-1) after 2 h. We compared submergence-susceptible and submergence-tolerant cultivars, submergence starting in the morning (more damage) and in the afternoon (less damage) and investigated different submergence durations. The seedlings showed extensive fatality whenever total ethane emission exceeded about 15 nl gFW(-1). Smaller amounts of ethane emission were linked to less extensive injury to leaves. Partial oxygen shortage (O(2) levels &lt;1%) imposed for 2 h in gas phase mixtures also stimulated ethane production. In contrast, seedlings under anaerobic gas phase conditions produced no ethane until re-aerated: then a small peak was observed followed by a low, steady ethane production. We conclude that damage during submergence is not associated with extensive anoxia. Instead, injury is linked to membrane peroxidation in seedlings that are partially oxygen deficient while submerged. On return to air, further peroxidation is suppressed within about 2 h indicating effective control of ROS production not evident during submergence itself.", "author" : [ { "dropping-particle" : "", "family" : "Santosa", "given" : "I. E.", "non-dropping-particle" : "", "parse-names" : false, "suffix" : "" }, { "dropping-particle" : "", "family" : "Ram", "given" : "P. C.", "non-dropping-particle" : "", "parse-names" : false, "suffix" : "" }, { "dropping-particle" : "", "family" : "Boamfa", "given" : "E. I.", "non-dropping-particle" : "", "parse-names" : false, "suffix" : "" }, { "dropping-particle" : "", "family" : "Laarhoven", "given" : "L. J J", "non-dropping-particle" : "", "parse-names" : false, "suffix" : "" }, { "dropping-particle" : "", "family" : "Reuss", "given" : "J.", "non-dropping-particle" : "", "parse-names" : false, "suffix" : "" }, { "dropping-particle" : "", "family" : "Jackson", "given" : "M. B.", "non-dropping-particle" : "", "parse-names" : false, "suffix" : "" }, { "dropping-particle" : "", "family" : "Harren", "given" : "F. J M", "non-dropping-particle" : "", "parse-names" : false, "suffix" : "" } ], "container-title" : "Planta", "id" : "ITEM-1", "issued" : { "date-parts" : [ [ "2007" ] ] }, "page" : "193-202", "title" : "Patterns of peroxidative ethane emission from submerged rice seedlings indicate that damage from reactive oxygen species takes place during submergence and is not necessarily a post-anoxic phenomenon", "type" : "article-journal", "volume" : "226" }, "uris" : [ "http://www.mendeley.com/documents/?uuid=dcff6c90-d223-452c-aad7-dc4430384ab3" ] } ], "mendeley" : { "formattedCitation" : "(Santosa &lt;i&gt;et al.&lt;/i&gt; 2007)", "plainTextFormattedCitation" : "(Santosa et al. 2007)", "previouslyFormattedCitation" : "(Santosa &lt;i&gt;et al.&lt;/i&gt; 2007)" }, "properties" : { "noteIndex" : 0 }, "schema" : "https://github.com/citation-style-language/schema/raw/master/csl-citation.json" }</w:instrText>
      </w:r>
      <w:r w:rsidR="000114EA">
        <w:fldChar w:fldCharType="separate"/>
      </w:r>
      <w:r w:rsidR="000114EA" w:rsidRPr="000114EA">
        <w:rPr>
          <w:noProof/>
        </w:rPr>
        <w:t xml:space="preserve">(Santosa </w:t>
      </w:r>
      <w:r w:rsidR="000114EA" w:rsidRPr="000114EA">
        <w:rPr>
          <w:i/>
          <w:noProof/>
        </w:rPr>
        <w:t>et al.</w:t>
      </w:r>
      <w:r w:rsidR="000114EA" w:rsidRPr="000114EA">
        <w:rPr>
          <w:noProof/>
        </w:rPr>
        <w:t xml:space="preserve"> 2007)</w:t>
      </w:r>
      <w:r w:rsidR="000114EA">
        <w:fldChar w:fldCharType="end"/>
      </w:r>
      <w:r w:rsidR="000114EA">
        <w:t>.</w:t>
      </w:r>
      <w:r w:rsidR="00810767">
        <w:t xml:space="preserve"> </w:t>
      </w:r>
      <w:commentRangeEnd w:id="0"/>
      <w:r w:rsidR="00F67364">
        <w:rPr>
          <w:rStyle w:val="CommentReference"/>
        </w:rPr>
        <w:commentReference w:id="0"/>
      </w:r>
      <w:r w:rsidR="00810767">
        <w:t xml:space="preserve">Subsequent reaeration further increases ROS production </w:t>
      </w:r>
      <w:r w:rsidR="00810767">
        <w:fldChar w:fldCharType="begin" w:fldLock="1"/>
      </w:r>
      <w:r w:rsidR="00810767">
        <w:instrText>ADDIN CSL_CITATION { "citationItems" : [ { "id" : "ITEM-1", "itemData" : { "DOI" : "10.3389/fpls.2013.00179", "ISSN" : "1664-462X", "PMID" : "23761805", "abstract" : "Aquatic and semi-aquatic plants are well adapted to survive partial or complete submergence which is commonly accompanied by oxygen deprivation. The gaseous hormone ethylene controls a number of adaptive responses to submergence including adventitious root growth and aerenchyma formation. Reactive oxygen species (ROS) act as signaling intermediates in ethylene-controlled submergence adaptation and possibly also independent of ethylene. ROS levels are controlled by synthesis, enzymatic metabolism, and non-enzymatic scavenging. While the actors are by and large known, we still have to learn about altered ROS at the subcellular level and how they are brought about, and the signaling cascades that trigger a specific response. This review briefly summarizes our knowledge on the contribution of ROS to submergence adaptation and describes spectrophotometrical, histochemical, and live cell imaging detection methods that have been used to study changes in ROS abundance. Electron paramagnetic resonance (EPR) spectroscopy is introduced as a method that allows identification and quantification of specific ROS in cell compartments. The use of advanced technologies such as EPR spectroscopy will be necessary to untangle the intricate and partially interwoven signaling networks of ethylene and ROS.", "author" : [ { "dropping-particle" : "", "family" : "Steffens", "given" : "Bianka", "non-dropping-particle" : "", "parse-names" : false, "suffix" : "" }, { "dropping-particle" : "", "family" : "Steffen-Heins", "given" : "Anja", "non-dropping-particle" : "", "parse-names" : false, "suffix" : "" }, { "dropping-particle" : "", "family" : "Sauter", "given" : "Margret", "non-dropping-particle" : "", "parse-names" : false, "suffix" : "" } ], "container-title" : "Frontiers in Plant Science", "id" : "ITEM-1", "issue" : "June", "issued" : { "date-parts" : [ [ "2013" ] ] }, "page" : "179", "title" : "Reactive oxygen species mediate growth and death in submerged plants.", "type" : "article-journal", "volume" : "4" }, "uris" : [ "http://www.mendeley.com/documents/?uuid=74d043b0-1203-4e44-90ee-d4acc35c4514" ] } ], "mendeley" : { "formattedCitation" : "(Steffens, Steffen-Heins &amp; Sauter 2013)", "plainTextFormattedCitation" : "(Steffens, Steffen-Heins &amp; Sauter 2013)", "previouslyFormattedCitation" : "(Steffens, Steffen-Heins &amp; Sauter 2013)" }, "properties" : { "noteIndex" : 0 }, "schema" : "https://github.com/citation-style-language/schema/raw/master/csl-citation.json" }</w:instrText>
      </w:r>
      <w:r w:rsidR="00810767">
        <w:fldChar w:fldCharType="separate"/>
      </w:r>
      <w:r w:rsidR="00810767" w:rsidRPr="00810767">
        <w:rPr>
          <w:noProof/>
        </w:rPr>
        <w:t>(Steffens, Steffen-Heins &amp; Sauter 2013)</w:t>
      </w:r>
      <w:r w:rsidR="00810767">
        <w:fldChar w:fldCharType="end"/>
      </w:r>
      <w:r w:rsidR="00810767">
        <w:t>.</w:t>
      </w:r>
      <w:r w:rsidR="001B26AF">
        <w:t xml:space="preserve"> Waterlogging may impair </w:t>
      </w:r>
      <w:proofErr w:type="spellStart"/>
      <w:r w:rsidR="001B26AF">
        <w:t>rhizomicrobial</w:t>
      </w:r>
      <w:proofErr w:type="spellEnd"/>
      <w:r w:rsidR="001B26AF">
        <w:t xml:space="preserve"> nodule formation and activity </w:t>
      </w:r>
      <w:r w:rsidR="001B26AF">
        <w:fldChar w:fldCharType="begin" w:fldLock="1"/>
      </w:r>
      <w:r>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id" : "ITEM-2",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2",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Kowalski &amp; Dart 1989; Shimono &lt;i&gt;et al.&lt;/i&gt; 2012)", "plainTextFormattedCitation" : "(Dawson, Kowalski &amp; Dart 1989; Shimono et al. 2012)", "previouslyFormattedCitation" : "(Dawson, Kowalski &amp; Dart 1989; Shimono &lt;i&gt;et al.&lt;/i&gt; 2012)" }, "properties" : { "noteIndex" : 0 }, "schema" : "https://github.com/citation-style-language/schema/raw/master/csl-citation.json" }</w:instrText>
      </w:r>
      <w:r w:rsidR="001B26AF">
        <w:fldChar w:fldCharType="separate"/>
      </w:r>
      <w:r w:rsidR="001B26AF" w:rsidRPr="001B26AF">
        <w:rPr>
          <w:noProof/>
        </w:rPr>
        <w:t xml:space="preserve">(Dawson, Kowalski &amp; Dart 1989; Shimono </w:t>
      </w:r>
      <w:r w:rsidR="001B26AF" w:rsidRPr="001B26AF">
        <w:rPr>
          <w:i/>
          <w:noProof/>
        </w:rPr>
        <w:t>et al.</w:t>
      </w:r>
      <w:r w:rsidR="001B26AF" w:rsidRPr="001B26AF">
        <w:rPr>
          <w:noProof/>
        </w:rPr>
        <w:t xml:space="preserve"> 2012)</w:t>
      </w:r>
      <w:r w:rsidR="001B26AF">
        <w:fldChar w:fldCharType="end"/>
      </w:r>
      <w:r w:rsidR="001B26AF">
        <w:t xml:space="preserve">, resulting in reduced nutrient uptake. </w:t>
      </w:r>
      <w:r w:rsidR="00A945D4">
        <w:t xml:space="preserve">Anoxia can also cause suberisation of roots </w:t>
      </w:r>
      <w:r w:rsidR="00A945D4">
        <w:fldChar w:fldCharType="begin" w:fldLock="1"/>
      </w:r>
      <w:r w:rsidR="00A945D4">
        <w:instrText>ADDIN CSL_CITATION { "citationItems" : [ { "id" : "ITEM-1", "itemData" : { "author" : [ { "dropping-particle" : "", "family" : "Steudle", "given" : "E", "non-dropping-particle" : "", "parse-names" : false, "suffix" : "" } ], "container-title" : "Plant Soil", "id" : "ITEM-1", "issued" : { "date-parts" : [ [ "2000" ] ] }, "page" : "45-56", "title" : "Water uptake by roots: an integration of views", "type" : "article-journal", "volume" : "226" }, "uris" : [ "http://www.mendeley.com/documents/?uuid=2f31d5a3-f439-4563-ac2a-1b91b1984c29" ] } ], "mendeley" : { "formattedCitation" : "(Steudle 2000)", "plainTextFormattedCitation" : "(Steudle 2000)", "previouslyFormattedCitation" : "(Steudle 2000)" }, "properties" : { "noteIndex" : 0 }, "schema" : "https://github.com/citation-style-language/schema/raw/master/csl-citation.json" }</w:instrText>
      </w:r>
      <w:r w:rsidR="00A945D4">
        <w:fldChar w:fldCharType="separate"/>
      </w:r>
      <w:r w:rsidR="00A945D4" w:rsidRPr="00A945D4">
        <w:rPr>
          <w:noProof/>
        </w:rPr>
        <w:t>(Steudle 2000)</w:t>
      </w:r>
      <w:r w:rsidR="00A945D4">
        <w:fldChar w:fldCharType="end"/>
      </w:r>
      <w:r w:rsidR="00A945D4">
        <w:t>.</w:t>
      </w:r>
    </w:p>
    <w:p w14:paraId="0177A7A0" w14:textId="4782B3B6" w:rsidR="008512E1" w:rsidRDefault="003A4AF4" w:rsidP="00901227">
      <w:pPr>
        <w:spacing w:line="360" w:lineRule="auto"/>
      </w:pPr>
      <w:r>
        <w:t xml:space="preserve">Atmospheric </w:t>
      </w:r>
      <w:r w:rsidR="00BF01E1">
        <w:t>CO</w:t>
      </w:r>
      <w:r w:rsidR="00BF01E1" w:rsidRPr="0065273B">
        <w:rPr>
          <w:vertAlign w:val="subscript"/>
        </w:rPr>
        <w:t>2</w:t>
      </w:r>
      <w:r>
        <w:t xml:space="preserve"> has risen substantially over the past century, and a doubling of pre-industrial levels by 2100 is projected </w:t>
      </w:r>
      <w:r>
        <w:fldChar w:fldCharType="begin" w:fldLock="1"/>
      </w:r>
      <w:r w:rsidR="000114EA">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lt;i&gt;et al.&lt;/i&gt; 2013)", "manualFormatting" : "(IPCC, 2013)", "plainTextFormattedCitation" : "(Stocker et al. 2013)", "previouslyFormattedCitation" : "(Stocker &lt;i&gt;et al.&lt;/i&gt; 2013)" }, "properties" : { "noteIndex" : 0 }, "schema" : "https://github.com/citation-style-language/schema/raw/master/csl-citation.json" }</w:instrText>
      </w:r>
      <w:r>
        <w:fldChar w:fldCharType="separate"/>
      </w:r>
      <w:r w:rsidRPr="003A4AF4">
        <w:rPr>
          <w:noProof/>
        </w:rPr>
        <w:t>(</w:t>
      </w:r>
      <w:r>
        <w:rPr>
          <w:noProof/>
        </w:rPr>
        <w:t>IPCC</w:t>
      </w:r>
      <w:r w:rsidRPr="003A4AF4">
        <w:rPr>
          <w:noProof/>
        </w:rPr>
        <w:t>, 2013)</w:t>
      </w:r>
      <w:r>
        <w:fldChar w:fldCharType="end"/>
      </w:r>
      <w:r>
        <w:t xml:space="preserve">. </w:t>
      </w:r>
      <w:r w:rsidR="0017286A">
        <w:t xml:space="preserve">As with waterlogging, atmospheric </w:t>
      </w:r>
      <w:r w:rsidR="00BF01E1">
        <w:t>CO</w:t>
      </w:r>
      <w:r w:rsidR="00BF01E1" w:rsidRPr="0065273B">
        <w:rPr>
          <w:vertAlign w:val="subscript"/>
        </w:rPr>
        <w:t>2</w:t>
      </w:r>
      <w:r w:rsidR="00DF26A4">
        <w:t xml:space="preserve"> </w:t>
      </w:r>
      <w:r w:rsidR="0017286A">
        <w:t xml:space="preserve">concentration is known to have profound effects on plant physiology and growth by altering the fundamental economics of carbon, water and macronutrient uptake and use.  </w:t>
      </w:r>
      <w:r w:rsidR="00267E9B">
        <w:t xml:space="preserve">Individual species responses are variable, but photosynthetic </w:t>
      </w:r>
      <w:r w:rsidR="00BF01E1">
        <w:t>CO</w:t>
      </w:r>
      <w:r w:rsidR="00BF01E1" w:rsidRPr="0065273B">
        <w:rPr>
          <w:vertAlign w:val="subscript"/>
        </w:rPr>
        <w:t>2</w:t>
      </w:r>
      <w:r w:rsidR="00267E9B">
        <w:t xml:space="preserve"> assimilation in C3 plants </w:t>
      </w:r>
      <w:r w:rsidR="00267E9B">
        <w:fldChar w:fldCharType="begin" w:fldLock="1"/>
      </w:r>
      <w:r w:rsidR="000114EA">
        <w:instrText>ADDIN CSL_CITATION { "citationItems" : [ { "id" : "ITEM-1", "itemData" : { "abstract" : "The response of trees to rising atmospheric CO2 concentration ([CO2]) is of concern to forest ecologists and global carbon modellers and is the focus of an increasing body of research work, I review studies published up to May 1994, and several unpublished works, which reported at least one of the following: net CO2 assimilation (A), stomatal conductance (g(s)), leaf dark respiration (R(d)), leaf nitrogen or specific leaf area (SLA) in woody plants grown at &lt;400 mu mol mol(-1) CO2 or at 600-800mu mol mol(-1) CO2, The resulting data from 41 species were categorized according to growth conditions (unstressed versus stressed), length of CO2 exposure, pot size and exposure facility [growth chamber (GC), greenhouse (GH), or open-top chamber (OTC)] and interpreted using meta-analytic methods, Overall, A showed a large and signifcant increase at elevated [CO2] but length of CO2 exposure and the exposure facility were important modifiers of this response, Plants exposed for &lt;50 d had a significantly greater response, and those from GCs had a significantly lower response than plants from longer exposures or from OTC studies, Negative acclimation of A was significant and general among stressed plants, but in unstressed plants was influenced by length of CO2 exposure, the exposure facility and/or pot size, Growth at elevated [CO2] resulted in moderate reductions in g(s) in unstressed plants, but there was no significant effect of CO2 on g(s) in stressed plants, Leaf dark respiration (mass or area basis) was reduced strongly by growth at high [CO2], while leaf N was reduced only when expressed on a mass basis, This review is the first meta-analysis of elevated CO2 studies and provides statistical confirmation of several general responses of trees to elevated [CO2]. It also highlights important areas of continued uncertainty in our understanding of these responses.\\n\\n", "author" : [ { "dropping-particle" : "", "family" : "Curtis", "given" : "Peter S", "non-dropping-particle" : "", "parse-names" : false, "suffix" : "" } ], "container-title" : "Plant, Cell and Environment", "id" : "ITEM-1", "issued" : { "date-parts" : [ [ "1996" ] ] }, "page" : "127-137", "title" : "A meta-analysis of leaf gas exchange and nitrogen in trees grown under elevated carbon dioxide", "type" : "article", "volume" : "19" }, "uris" : [ "http://www.mendeley.com/documents/?uuid=5d2c795c-5875-4235-ab31-65cf799ff39c" ] } ], "mendeley" : { "formattedCitation" : "(Curtis 1996)", "plainTextFormattedCitation" : "(Curtis 1996)", "previouslyFormattedCitation" : "(Curtis 1996)" }, "properties" : { "noteIndex" : 0 }, "schema" : "https://github.com/citation-style-language/schema/raw/master/csl-citation.json" }</w:instrText>
      </w:r>
      <w:r w:rsidR="00267E9B">
        <w:fldChar w:fldCharType="separate"/>
      </w:r>
      <w:r w:rsidR="0059644D" w:rsidRPr="0059644D">
        <w:rPr>
          <w:noProof/>
        </w:rPr>
        <w:t>(Curtis 1996)</w:t>
      </w:r>
      <w:r w:rsidR="00267E9B">
        <w:fldChar w:fldCharType="end"/>
      </w:r>
      <w:r w:rsidR="001F0075">
        <w:t xml:space="preserve"> tends to increase under </w:t>
      </w:r>
      <w:r w:rsidR="0017286A">
        <w:t>e</w:t>
      </w:r>
      <w:r w:rsidR="00BF01E1">
        <w:t>CO</w:t>
      </w:r>
      <w:r w:rsidR="00BF01E1" w:rsidRPr="0065273B">
        <w:rPr>
          <w:vertAlign w:val="subscript"/>
        </w:rPr>
        <w:t>2</w:t>
      </w:r>
      <w:r w:rsidR="00AE2B73">
        <w:t xml:space="preserve">; stomatal conductance is typically reduced </w:t>
      </w:r>
      <w:r w:rsidR="00AE2B73">
        <w:fldChar w:fldCharType="begin" w:fldLock="1"/>
      </w:r>
      <w:r w:rsidR="00AE2B73">
        <w:instrText>ADDIN CSL_CITATION { "citationItems" : [ { "id" : "ITEM-1", "itemData" : { "DOI" : "10.1111/j.1365-3040.2007.01641.x", "ISBN" : "1365-3040", "ISSN" : "01407791", "PMID" : "17263773", "abstract" : "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 "author" : [ { "dropping-particle" : "", "family" : "Ainsworth", "given" : "Elizabeth a.", "non-dropping-particle" : "", "parse-names" : false, "suffix" : "" }, { "dropping-particle" : "", "family" : "Rogers", "given" : "Alistair", "non-dropping-particle" : "", "parse-names" : false, "suffix" : "" } ], "container-title" : "Plant, Cell and Environment", "id" : "ITEM-1", "issued" : { "date-parts" : [ [ "2007" ] ] }, "page" : "258-270", "title" : "The response of photosynthesis and stomatal conductance to rising [CO 2]: Mechanisms and environmental interactions", "type" : "article-journal", "volume" : "30" }, "uris" : [ "http://www.mendeley.com/documents/?uuid=3805cd31-09f7-459f-a3e0-e6a173d3da81" ] } ], "mendeley" : { "formattedCitation" : "(Ainsworth &amp; Rogers 2007)", "plainTextFormattedCitation" : "(Ainsworth &amp; Rogers 2007)", "previouslyFormattedCitation" : "(Ainsworth &amp; Rogers 2007)" }, "properties" : { "noteIndex" : 0 }, "schema" : "https://github.com/citation-style-language/schema/raw/master/csl-citation.json" }</w:instrText>
      </w:r>
      <w:r w:rsidR="00AE2B73">
        <w:fldChar w:fldCharType="separate"/>
      </w:r>
      <w:r w:rsidR="00AE2B73" w:rsidRPr="00AE2B73">
        <w:rPr>
          <w:noProof/>
        </w:rPr>
        <w:t>(Ainsworth &amp; Rogers 2007)</w:t>
      </w:r>
      <w:r w:rsidR="00AE2B73">
        <w:fldChar w:fldCharType="end"/>
      </w:r>
      <w:r w:rsidR="00AE2B73">
        <w:t xml:space="preserve">, with attendant gains in water use efficiency </w:t>
      </w:r>
      <w:r w:rsidR="00AE2B73">
        <w:fldChar w:fldCharType="begin" w:fldLock="1"/>
      </w:r>
      <w:r w:rsidR="00AE2B73">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id" : "ITEM-2", "itemData" : { "DOI" : "10.1038/nature12291", "ISBN" : "0028-0836", "ISSN" : "1476-4687", "PMID" : "23842499", "abstract" : "Terrestrial plants remove CO2 from the atmosphere through photosynthesis, a process that is accompanied by the loss of water vapour from leaves. The ratio of water loss to carbon gain, or water-use efficiency, is a key characteristic of ecosystem function that is central to the global cycles of water, energy and carbon. Here we analyse direct, long-term measurements of whole-ecosystem carbon and water exchange. We find a substantial increase in water-use efficiency in temperate and boreal forests of the Northern Hemisphere over the past two decades. We systematically assess various competing hypotheses to explain this trend, and find that the observed increase is most consistent with a strong CO2 fertilization effect. The results suggest a partial closure of stomata-small pores on the leaf surface that regulate gas exchange-to maintain a near-constant concentration of CO2 inside the leaf even under continually increasing atmospheric CO2 levels. The observed increase in forest water-use efficiency is larger than that predicted by existing theory and 13 terrestrial biosphere models. The increase is associated with trends of increasing ecosystem-level photosynthesis and net carbon uptake, and decreasing evapotranspiration. Our findings suggest a shift in the carbon- and water-based economics of terrestrial vegetation, which may require a reassessment of the role of stomatal control in regulating interactions between forests and climate change, and a re-evaluation of coupled vegetation-climate models.", "author" : [ { "dropping-particle" : "", "family" : "Keenan", "given" : "Trevor F", "non-dropping-particle" : "", "parse-names" : false, "suffix" : "" }, { "dropping-particle" : "", "family" : "Hollinger", "given" : "David Y", "non-dropping-particle" : "", "parse-names" : false, "suffix" : "" }, { "dropping-particle" : "", "family" : "Bohrer", "given" : "Gil", "non-dropping-particle" : "", "parse-names" : false, "suffix" : "" }, { "dropping-particle" : "", "family" : "Dragoni", "given" : "Danilo", "non-dropping-particle" : "", "parse-names" : false, "suffix" : "" }, { "dropping-particle" : "", "family" : "Munger", "given" : "J William", "non-dropping-particle" : "", "parse-names" : false, "suffix" : "" }, { "dropping-particle" : "", "family" : "Schmid", "given" : "Hans Peter", "non-dropping-particle" : "", "parse-names" : false, "suffix" : "" }, { "dropping-particle" : "", "family" : "Richardson", "given" : "Andrew D", "non-dropping-particle" : "", "parse-names" : false, "suffix" : "" } ], "container-title" : "Nature", "id" : "ITEM-2", "issued" : { "date-parts" : [ [ "2013" ] ] }, "page" : "324-7", "title" : "Increase in forest water-use efficiency as atmospheric carbon dioxide concentrations rise.", "type" : "article-journal", "volume" : "499" }, "uris" : [ "http://www.mendeley.com/documents/?uuid=51d4c1b2-764f-4ee4-9a43-a03cbbcbe6ce" ] }, { "id" : "ITEM-3", "itemData" : { "DOI" : "10.1038/ngeo2313", "ISSN" : "1752-0894", "author" : [ { "dropping-particle" : "", "family" : "Sleen", "given" : "Peter", "non-dropping-particle" : "van der", "parse-names" : false, "suffix" : "" }, { "dropping-particle" : "", "family" : "Groenendijk", "given" : "Peter", "non-dropping-particle" : "", "parse-names" : false, "suffix" : "" }, { "dropping-particle" : "", "family" : "Vlam", "given" : "Mart", "non-dropping-particle" : "", "parse-names" : false, "suffix" : "" }, { "dropping-particle" : "", "family" : "Anten", "given" : "Niels P. R.", "non-dropping-particle" : "", "parse-names" : false, "suffix" : "" }, { "dropping-particle" : "", "family" : "Boom", "given" : "Arnoud", "non-dropping-particle" : "", "parse-names" : false, "suffix" : "" }, { "dropping-particle" : "", "family" : "Bongers", "given" : "Frans", "non-dropping-particle" : "", "parse-names" : false, "suffix" : "" }, { "dropping-particle" : "", "family" : "Pons", "given" : "Thijs L.", "non-dropping-particle" : "", "parse-names" : false, "suffix" : "" }, { "dropping-particle" : "", "family" : "Terburg", "given" : "Gideon", "non-dropping-particle" : "", "parse-names" : false, "suffix" : "" }, { "dropping-particle" : "", "family" : "Zuidema", "given" : "Pieter a.", "non-dropping-particle" : "", "parse-names" : false, "suffix" : "" } ], "container-title" : "Nature Geoscience", "id" : "ITEM-3", "issue" : "January", "issued" : { "date-parts" : [ [ "2014" ] ] }, "page" : "24-28", "title" : "No growth stimulation of tropical trees by 150\u00a0years of CO2 fertilization but water-use efficiency\u00a0increased", "type" : "article-journal", "volume" : "8" }, "uris" : [ "http://www.mendeley.com/documents/?uuid=ec273284-4aa4-4cac-98cf-511e6abb3ce7" ] } ], "mendeley" : { "formattedCitation" : "(Holtum &amp; Winter 2010; Keenan &lt;i&gt;et al.&lt;/i&gt; 2013; van der Sleen &lt;i&gt;et al.&lt;/i&gt; 2014)", "plainTextFormattedCitation" : "(Holtum &amp; Winter 2010; Keenan et al. 2013; van der Sleen et al. 2014)", "previouslyFormattedCitation" : "(Holtum &amp; Winter 2010; Keenan &lt;i&gt;et al.&lt;/i&gt; 2013; van der Sleen &lt;i&gt;et al.&lt;/i&gt; 2014)" }, "properties" : { "noteIndex" : 0 }, "schema" : "https://github.com/citation-style-language/schema/raw/master/csl-citation.json" }</w:instrText>
      </w:r>
      <w:r w:rsidR="00AE2B73">
        <w:fldChar w:fldCharType="separate"/>
      </w:r>
      <w:r w:rsidR="00AE2B73" w:rsidRPr="00AE2B73">
        <w:rPr>
          <w:noProof/>
        </w:rPr>
        <w:t xml:space="preserve">(Holtum &amp; Winter 2010; Keenan </w:t>
      </w:r>
      <w:r w:rsidR="00AE2B73" w:rsidRPr="00AE2B73">
        <w:rPr>
          <w:i/>
          <w:noProof/>
        </w:rPr>
        <w:t>et al.</w:t>
      </w:r>
      <w:r w:rsidR="00AE2B73" w:rsidRPr="00AE2B73">
        <w:rPr>
          <w:noProof/>
        </w:rPr>
        <w:t xml:space="preserve"> 2013; van der Sleen </w:t>
      </w:r>
      <w:r w:rsidR="00AE2B73" w:rsidRPr="00AE2B73">
        <w:rPr>
          <w:i/>
          <w:noProof/>
        </w:rPr>
        <w:t>et al.</w:t>
      </w:r>
      <w:r w:rsidR="00AE2B73" w:rsidRPr="00AE2B73">
        <w:rPr>
          <w:noProof/>
        </w:rPr>
        <w:t xml:space="preserve"> 2014)</w:t>
      </w:r>
      <w:r w:rsidR="00AE2B73">
        <w:fldChar w:fldCharType="end"/>
      </w:r>
      <w:r w:rsidR="00AE2B73">
        <w:t xml:space="preserve">. </w:t>
      </w:r>
      <w:r w:rsidR="006476C2">
        <w:t xml:space="preserve">Biomass accumulation in response to </w:t>
      </w:r>
      <w:r w:rsidR="00AE2B73">
        <w:t>e</w:t>
      </w:r>
      <w:r w:rsidR="00BF01E1">
        <w:t>CO</w:t>
      </w:r>
      <w:r w:rsidR="00BF01E1" w:rsidRPr="0065273B">
        <w:rPr>
          <w:vertAlign w:val="subscript"/>
        </w:rPr>
        <w:t>2</w:t>
      </w:r>
      <w:r w:rsidR="00DF26A4">
        <w:t xml:space="preserve"> i</w:t>
      </w:r>
      <w:r w:rsidR="006476C2">
        <w:t xml:space="preserve">s typically enhanced </w:t>
      </w:r>
      <w:r w:rsidR="006476C2">
        <w:fldChar w:fldCharType="begin" w:fldLock="1"/>
      </w:r>
      <w:r w:rsidR="0094115E">
        <w:instrText>ADDIN CSL_CITATION { "citationItems" : [ { "id" : "ITEM-1",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1", "issue" : "1", "issued" : { "date-parts" : [ [ "2012" ] ] }, "page" : "1-13", "title" : "A meta-analysis of plant physiological and growth responses to temperature and elevated CO2", "type" : "article-journal", "volume" : "169" }, "uris" : [ "http://www.mendeley.com/documents/?uuid=ca19ac01-6f19-434e-a54e-28dd284b5041" ] } ], "mendeley" : { "formattedCitation" : "(Wang &lt;i&gt;et al.&lt;/i&gt; 2012)", "plainTextFormattedCitation" : "(Wang et al. 2012)", "previouslyFormattedCitation" : "(Wang &lt;i&gt;et al.&lt;/i&gt; 2012)" }, "properties" : { "noteIndex" : 0 }, "schema" : "https://github.com/citation-style-language/schema/raw/master/csl-citation.json" }</w:instrText>
      </w:r>
      <w:r w:rsidR="006476C2">
        <w:fldChar w:fldCharType="separate"/>
      </w:r>
      <w:r w:rsidR="006476C2" w:rsidRPr="006476C2">
        <w:rPr>
          <w:noProof/>
        </w:rPr>
        <w:t xml:space="preserve">(Wang </w:t>
      </w:r>
      <w:r w:rsidR="006476C2" w:rsidRPr="006476C2">
        <w:rPr>
          <w:i/>
          <w:noProof/>
        </w:rPr>
        <w:t>et al.</w:t>
      </w:r>
      <w:r w:rsidR="006476C2" w:rsidRPr="006476C2">
        <w:rPr>
          <w:noProof/>
        </w:rPr>
        <w:t xml:space="preserve"> 2012)</w:t>
      </w:r>
      <w:r w:rsidR="006476C2">
        <w:fldChar w:fldCharType="end"/>
      </w:r>
      <w:r w:rsidR="006476C2">
        <w:t>, but</w:t>
      </w:r>
      <w:r w:rsidR="00AE2B73">
        <w:t xml:space="preserve"> depends on the availability of water and macronutrients </w:t>
      </w:r>
      <w:r w:rsidR="00AE2B73">
        <w:fldChar w:fldCharType="begin" w:fldLock="1"/>
      </w:r>
      <w:r w:rsidR="00DC2212">
        <w:instrText>ADDIN CSL_CITATION { "citationItems" : [ { "id" : "ITEM-1", "itemData" : { "DOI" : "10.1111/j.1469-8137.2006.01886.x", "ISBN" : "0028-646X", "ISSN" : "0028646X", "PMID" : "17083672", "abstract" : "In this review I am drawing attention to some constraints and biases in CO2 enrichment experiments and the analysis of data in the literature. Conclusions drawn from experimental works differ when the data are grouped in a way such that the relative frequency of test conditions does not determine the emerging trends, for instance unrealistically strong CO2-'fertilization' effects, which are in conflict with some basic ecological principles. I suggest separating three test conditions: uncoupled systems (plants not depending in a natural nutrient cycle) (I); expanding systems, in which plants are given ample space and time to explore otherwise limited resources (II); and fully coupled systems in which the natural nutrient cycling governs growth at steady-state leaf area index (LAI) and fine root renewal (III). Data for 10 type III experiments yield rather moderate effects of elevated CO2 on plant biomass production, if any. In steady-state grassland, the effects are water-related; in closed tree stands, initial effects decline rapidly with time. Plant-soil coupling (soil conditions) deserves far greater attention than plant-atmosphere coupling (CO2 enrichment technology).", "author" : [ { "dropping-particle" : "", "family" : "K\u00f6rner", "given" : "Christian", "non-dropping-particle" : "", "parse-names" : false, "suffix" : "" } ], "container-title" : "New Phytologist", "id" : "ITEM-1", "issued" : { "date-parts" : [ [ "2006" ] ] }, "page" : "393-411", "title" : "Plant CO2 responses: An issue of definition, time and resource supply", "type" : "article-journal", "volume" : "172" }, "uris" : [ "http://www.mendeley.com/documents/?uuid=17eef202-6f4e-443a-9ded-e2248120a651" ] }, { "id" : "ITEM-2", "itemData" : { "DOI" : "10.1007/s00442-014-3143-z", "ISSN" : "0029-8549", "author" : [ { "dropping-particle" : "", "family" : "Manea", "given" : "A.", "non-dropping-particle" : "", "parse-names" : false, "suffix" : "" }, { "dropping-particle" : "", "family" : "Leishman", "given" : "M. R.", "non-dropping-particle" : "", "parse-names" : false, "suffix" : "" } ], "container-title" : "Oecologia", "id" : "ITEM-2", "issued" : { "date-parts" : [ [ "2014" ] ] }, "page" : "499-506", "title" : "Competitive interactions between established grasses and woody plant seedlings under elevated CO2 levels are mediated by soil water availability", "type" : "article-journal", "volume" : "177" }, "uris" : [ "http://www.mendeley.com/documents/?uuid=95c37654-b538-4fa6-94c0-fa16cbdfd220"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K\u00f6rner 2006; Manea &amp; Leishman 2014; Reich, Hobbie &amp; Lee 2014)", "plainTextFormattedCitation" : "(K\u00f6rner 2006; Manea &amp; Leishman 2014; Reich, Hobbie &amp; Lee 2014)", "previouslyFormattedCitation" : "(K\u00f6rner 2006; Manea &amp; Leishman 2014; Reich, Hobbie &amp; Lee 2014)" }, "properties" : { "noteIndex" : 0 }, "schema" : "https://github.com/citation-style-language/schema/raw/master/csl-citation.json" }</w:instrText>
      </w:r>
      <w:r w:rsidR="00AE2B73">
        <w:fldChar w:fldCharType="separate"/>
      </w:r>
      <w:r w:rsidR="00AE2B73" w:rsidRPr="00AE2B73">
        <w:rPr>
          <w:noProof/>
        </w:rPr>
        <w:t>(Körner 2006; Manea &amp; Leishman 2014; Reich, Hobbie &amp; Lee 2014)</w:t>
      </w:r>
      <w:r w:rsidR="00AE2B73">
        <w:fldChar w:fldCharType="end"/>
      </w:r>
      <w:r w:rsidR="00AE2B73">
        <w:t>.</w:t>
      </w:r>
      <w:r w:rsidR="00DC2212">
        <w:t xml:space="preserve"> Increased allocation of biomass to roots </w:t>
      </w:r>
      <w:r w:rsidR="006476C2">
        <w:t>occurs under</w:t>
      </w:r>
      <w:r w:rsidR="00DC2212">
        <w:t xml:space="preserve"> e</w:t>
      </w:r>
      <w:r w:rsidR="00BF01E1">
        <w:t>CO</w:t>
      </w:r>
      <w:r w:rsidR="00BF01E1" w:rsidRPr="0065273B">
        <w:rPr>
          <w:vertAlign w:val="subscript"/>
        </w:rPr>
        <w:t>2</w:t>
      </w:r>
      <w:r w:rsidR="00DC2212">
        <w:t xml:space="preserve"> </w:t>
      </w:r>
      <w:r w:rsidR="00DC2212">
        <w:fldChar w:fldCharType="begin" w:fldLock="1"/>
      </w:r>
      <w:r w:rsidR="00DC2212">
        <w:instrText>ADDIN CSL_CITATION { "citationItems" : [ { "id" : "ITEM-1", "itemData" : { "DOI" : "10.1111/geb.12062", "ISBN" : "1466-822X", "ISSN" : "1466822X", "abstract" : "ABSTRACT Aim Plant root traits regulate belowground C inputs, soil nutrient and water uptake, and play critical roles in determining sustainable plant production and consequences for ecosystem C storage.However, the effects of elevated CO2 on root morphology and function have not beenwell quantified.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 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u20138.4%), suggesting that plants expand rooting systems. In addition, elevated CO2 decreased N concentration (\u20137.1%), but did not affect C concentration, and thus increased the C:N ratio (+7.8%).Root C (+29.3%) increased disproportionately relative to root N pools (+9.4%) under elevated CO2 . Functional traits were also strongly affected by elevated CO2, which increased respiration (+58.9%), rhizodeposition (+37.9%) and fungal colonization (+3.3%). Main conclusions These results suggest that elevated CO2 promoted root mor- phological development, root system expansion and C input to soils, implying that the sensitive responses of root morphology and function to elevated CO2 would increase long-term belowground C sequestration. Keywords", "author" : [ { "dropping-particle" : "", "family" : "Nie", "given" : "Ming", "non-dropping-particle" : "", "parse-names" : false, "suffix" : "" }, { "dropping-particle" : "", "family" : "Lu", "given" : "Meng", "non-dropping-particle" : "", "parse-names" : false, "suffix" : "" }, { "dropping-particle" : "", "family" : "Bell", "given" : "Jennifer", "non-dropping-particle" : "", "parse-names" : false, "suffix" : "" }, { "dropping-particle" : "", "family" : "Raut", "given" : "Swastika", "non-dropping-particle" : "", "parse-names" : false, "suffix" : "" }, { "dropping-particle" : "", "family" : "Pendall", "given" : "Elise", "non-dropping-particle" : "", "parse-names" : false, "suffix" : "" } ], "container-title" : "Global Ecology and Biogeography", "id" : "ITEM-1", "issued" : { "date-parts" : [ [ "2013" ] ] }, "page" : "1095-1105", "title" : "Altered root traits due to elevated CO2: A meta-analysis", "type" : "article-journal", "volume" : "22" }, "uris" : [ "http://www.mendeley.com/documents/?uuid=f50e17c1-9c7c-4753-a2fd-1cb85421c7f0" ] } ], "mendeley" : { "formattedCitation" : "(Nie &lt;i&gt;et al.&lt;/i&gt; 2013)", "plainTextFormattedCitation" : "(Nie et al. 2013)", "previouslyFormattedCitation" : "(Nie &lt;i&gt;et al.&lt;/i&gt; 2013)" }, "properties" : { "noteIndex" : 0 }, "schema" : "https://github.com/citation-style-language/schema/raw/master/csl-citation.json" }</w:instrText>
      </w:r>
      <w:r w:rsidR="00DC2212">
        <w:fldChar w:fldCharType="separate"/>
      </w:r>
      <w:r w:rsidR="00DC2212" w:rsidRPr="00DC2212">
        <w:rPr>
          <w:noProof/>
        </w:rPr>
        <w:t xml:space="preserve">(Nie </w:t>
      </w:r>
      <w:r w:rsidR="00DC2212" w:rsidRPr="00DC2212">
        <w:rPr>
          <w:i/>
          <w:noProof/>
        </w:rPr>
        <w:t>et al.</w:t>
      </w:r>
      <w:r w:rsidR="00DC2212" w:rsidRPr="00DC2212">
        <w:rPr>
          <w:noProof/>
        </w:rPr>
        <w:t xml:space="preserve"> 2013)</w:t>
      </w:r>
      <w:r w:rsidR="00DC2212">
        <w:fldChar w:fldCharType="end"/>
      </w:r>
      <w:r w:rsidR="00DC2212">
        <w:t xml:space="preserve">, although </w:t>
      </w:r>
      <w:r w:rsidR="006476C2">
        <w:t xml:space="preserve">this effect is interactive with environmental stresses such as drought or low soil fertility </w:t>
      </w:r>
      <w:r w:rsidR="00DC2212">
        <w:fldChar w:fldCharType="begin" w:fldLock="1"/>
      </w:r>
      <w:r w:rsidR="00CE0A34">
        <w:instrText>ADDIN CSL_CITATION { "citationItems" : [ { "id" : "ITEM-1", "itemData" : { "DOI" : "10.1007/s00442-010-1572-x", "ISBN" : "0029-8549", "ISSN" : "00298549", "PMID" : "20155287", "abstract" : "Rising atmospheric CO(2) greatly enhances plant production, but its effect on biomass allocation, particularly in the presence of environmental stresses, is not well understood. Here, we used meta-analysis combined with pairwise techniques to examine root mass fraction (RMF; i.e., the fraction of root to total biomass) as affected by elevated CO(2) and environmental stresses. Our results showed that lower soil fertility increased RMF and the magnitude was similar for ambient and elevated CO(2)-grown plants. Lower soil water also increased RMF, but to a greater extent at elevated than at ambient CO(2). While CO(2) enrichment had little effect on the magnitude of O(3)-caused reduction in RMF in herbaceous species, it alleviated the adverse effect of higher O(3) on root production in woody species. These results demonstrate that CO(2) has less pronounced effects on RMF than other environmental factors. Under abiotic stresses, e.g., drought and higher O(3), elevated CO(2)-grown plants will likely increase biomass allocation below-ground. Because of the non-uniform changes in drought and O(3) projected for different parts of the world, we conclude that elevated CO(2) will have regional, but not global, effects on biomass allocation under various global change scenarios.", "author" : [ { "dropping-particle" : "", "family" : "Wang", "given" : "Xianzhong", "non-dropping-particle" : "", "parse-names" : false, "suffix" : "" }, { "dropping-particle" : "", "family" : "Taub", "given" : "Daniel R.", "non-dropping-particle" : "", "parse-names" : false, "suffix" : "" } ], "container-title" : "Oecologia", "id" : "ITEM-1", "issue" : "1", "issued" : { "date-parts" : [ [ "2010" ] ] }, "page" : "1-11", "title" : "Interactive effects of elevated carbon dioxide and environmental stresses on root mass fraction in plants: A meta-analytical synthesis using pairwise techniques", "type" : "article-journal", "volume" : "163" }, "uris" : [ "http://www.mendeley.com/documents/?uuid=9caf84b4-3be4-4b84-a6b3-16c4626eecbe" ] } ], "mendeley" : { "formattedCitation" : "(Wang &amp; Taub 2010)", "plainTextFormattedCitation" : "(Wang &amp; Taub 2010)", "previouslyFormattedCitation" : "(Wang &amp; Taub 2010)" }, "properties" : { "noteIndex" : 0 }, "schema" : "https://github.com/citation-style-language/schema/raw/master/csl-citation.json" }</w:instrText>
      </w:r>
      <w:r w:rsidR="00DC2212">
        <w:fldChar w:fldCharType="separate"/>
      </w:r>
      <w:r w:rsidR="00DC2212" w:rsidRPr="00DC2212">
        <w:rPr>
          <w:noProof/>
        </w:rPr>
        <w:t>(Wang &amp; Taub 2010)</w:t>
      </w:r>
      <w:r w:rsidR="00DC2212">
        <w:fldChar w:fldCharType="end"/>
      </w:r>
      <w:r w:rsidR="00DC2212">
        <w:t xml:space="preserve">. Increased rates of </w:t>
      </w:r>
      <w:r w:rsidR="006E37D7">
        <w:t xml:space="preserve">production and </w:t>
      </w:r>
      <w:r w:rsidR="00DC2212">
        <w:t>turnover</w:t>
      </w:r>
      <w:r w:rsidR="006E37D7">
        <w:t xml:space="preserve"> of fine roots</w:t>
      </w:r>
      <w:r w:rsidR="00767315">
        <w:t xml:space="preserve"> under e</w:t>
      </w:r>
      <w:r w:rsidR="00BF01E1">
        <w:t>CO</w:t>
      </w:r>
      <w:r w:rsidR="00BF01E1" w:rsidRPr="0065273B">
        <w:rPr>
          <w:vertAlign w:val="subscript"/>
        </w:rPr>
        <w:t>2</w:t>
      </w:r>
      <w:r w:rsidR="006E37D7">
        <w:t xml:space="preserve"> </w:t>
      </w:r>
      <w:r w:rsidR="00DC2212">
        <w:t xml:space="preserve">have been shown in </w:t>
      </w:r>
      <w:r w:rsidR="00C903E2">
        <w:t xml:space="preserve">the </w:t>
      </w:r>
      <w:r w:rsidR="00767315">
        <w:t>field</w:t>
      </w:r>
      <w:r w:rsidR="00DC2212">
        <w:t xml:space="preserve">, </w:t>
      </w:r>
      <w:r w:rsidR="00767315" w:rsidRPr="009C5432">
        <w:rPr>
          <w:highlight w:val="cyan"/>
        </w:rPr>
        <w:t>with important implications for nutrient cycling and ecosystem functioning</w:t>
      </w:r>
      <w:r w:rsidR="00DC2212">
        <w:t xml:space="preserve"> </w:t>
      </w:r>
      <w:r w:rsidR="00CE0A34">
        <w:fldChar w:fldCharType="begin" w:fldLock="1"/>
      </w:r>
      <w:r w:rsidR="006E37D7">
        <w:instrText>ADDIN CSL_CITATION { "citationItems" : [ { "id" : "ITEM-1", "itemData" : { "DOI" : "10.1111/gcb.12609", "ISSN" : "13652486", "PMID" : "24753089", "abstract" : "Soil fungal communities are likely to be central in mediating microbial feedbacks to climate change through their effects on soil carbon (C) storage, nutrient cycling, and plant health. Plants often produce increased fine root biomass in response to elevated atmospheric carbon dioxide (CO2 ), but the responses of soil microbial communities are variable and uncertain, particularly in terms of species diversity. In this study, we describe the responses of the soil fungal community to free air CO2 enrichment (FACE) in a semiarid chaparral shrubland in Southern California (dominated by Adenomstoma fasciculatum) using large subunit rRNA gene sequencing. Community composition varied greatly over the landscape and responses to FACE were subtle, involving a few specific groups. Increased frequency of Sordariomycetes and Leotiomycetes, the latter including the Helotiales, a group that includes many dark septate endophytes known to associate positively with roots, was observed in the FACE plots. Fungal diversity, both in terms of richness and evenness, increased consistently in the FACE treatment, and was relatively high compared to other studies that used similar methods. Increases in diversity were observed across multiple phylogenetic levels, from genus to class, and were distributed broadly across fungal lineages. Diversity was also higher in samples collected close to (5\u00a0cm) plants compared to samples in canopy gaps (30\u00a0cm away from plants). Fungal biomass correlated well with soil organic matter (SOM) content, but patterns of diversity were correlated with fine root production rather than SOM. We conclude that the fungal community in this ecosystem is tightly linked to plant fine root production, and that future changes in the fungal community in response to elevated CO2 and other climatic changes will be primarily driven by changes in plant belowground allocation. Potential feedbacks mediated by soil fungi, such as soil C sequestration, nutrient cycling, and pathogenesis, are discussed.", "author" : [ { "dropping-particle" : "", "family" : "Lipson", "given" : "David a.", "non-dropping-particle" : "", "parse-names" : false, "suffix" : "" }, { "dropping-particle" : "", "family" : "Kuske", "given" : "Cheryl R.", "non-dropping-particle" : "", "parse-names" : false, "suffix" : "" }, { "dropping-particle" : "", "family" : "Gallegos-Graves", "given" : "La Verne", "non-dropping-particle" : "", "parse-names" : false, "suffix" : "" }, { "dropping-particle" : "", "family" : "Oechel", "given" : "Walter C.", "non-dropping-particle" : "", "parse-names" : false, "suffix" : "" } ], "container-title" : "Global Change Biology", "id" : "ITEM-1", "issued" : { "date-parts" : [ [ "2014" ] ] }, "page" : "2555-2565", "title" : "Elevated atmospheric CO2 stimulates soil fungal diversity through increased fine root production in a semiarid shrubland ecosystem", "type" : "article-journal", "volume" : "20" }, "uris" : [ "http://www.mendeley.com/documents/?uuid=bec79650-42d3-4cfc-a411-9bc56813d9e1" ] }, { "id" : "ITEM-2", "itemData" : { "DOI" : "10.2307/2640983", "ISSN" : "10510761", "author" : [ { "dropping-particle" : "", "family" : "Pregitzer", "given" : "KS", "non-dropping-particle" : "", "parse-names" : false, "suffix" : "" }, { "dropping-particle" : "", "family" : "Zak", "given" : "DR", "non-dropping-particle" : "", "parse-names" : false, "suffix" : "" }, { "dropping-particle" : "", "family" : "Maziasz", "given" : "J", "non-dropping-particle" : "", "parse-names" : false, "suffix" : "" }, { "dropping-particle" : "", "family" : "DeForest", "given" : "J", "non-dropping-particle" : "", "parse-names" : false, "suffix" : "" }, { "dropping-particle" : "", "family" : "Curtis", "given" : "PS", "non-dropping-particle" : "", "parse-names" : false, "suffix" : "" }, { "dropping-particle" : "", "family" : "Lussenhop", "given" : "J", "non-dropping-particle" : "", "parse-names" : false, "suffix" : "" } ], "container-title" : "Ecological Applications", "id" : "ITEM-2", "issue" : "1", "issued" : { "date-parts" : [ [ "2000" ] ] }, "page" : "18-33", "title" : "Interactive effects of atmospheric CO2 and soil-N availability on fine roots of populus tremuloides", "type" : "article-journal", "volume" : "10" }, "uris" : [ "http://www.mendeley.com/documents/?uuid=48498796-ccca-4f77-a7c6-8896bec2506d" ] }, { "id" : "ITEM-3",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3", "issued" : { "date-parts" : [ [ "1995" ] ] }, "page" : "579-585", "title" : "Atmospheric CO2, soil-nitrogen and Turnover of fine roots", "type" : "article-journal", "volume" : "129" }, "uris" : [ "http://www.mendeley.com/documents/?uuid=10adb16b-4f0e-4373-83d2-5034d684a284" ] }, { "id" : "ITEM-4", "itemData" : { "DOI" : "10.1046/j.1365-2486.2000.00374.x", "ISSN" : "1354-1013", "abstract" : "We investigated the effects of elevated atmospheric CO2 concentrations (ambient + 200 ppm) on fine root production and soil carbon dynamics in a loblolly pine (Pinus taeda) forest subject to free-air CO2 enrichment (FACE) near Durham, NC (USA). Live fine root mass (LFR) showed less seasonal variation than dead fine root mass (DFR), which was correlated with seasonal changes in soil moisture and soil temperature. LFR mass increased significantly (by 86%) in the elevated CO2 treatment, with an increment of 37 g(dry weight) m(-2) above the control plots after two years of CO2 fumigation. There was no long-term increment in DFR associated with elevated CO2, but significant seasonal accumulations of DFR mass occurred during the summer of the second year of fumigation. Overall, root net primary production (RNPP) was not significantly different, but annual carbon inputs were 21.7 gC m(-2) y(-1) (68%) higher in the elevated CO2 treatment compared to controls. Specific root respiration was not altered by the CO2 treatment during most of the year; however, it was significantly higher by 21% and 13% in September 1997 and May 1998, respectively, in elevated CO2. We did not find statistically significant differences in the C/N ratio of the root tissue, root decomposition or phosphatase activity in soil and roots associated with the treatment. Our data show that the early response of a loblolly pine forest ecosystem subject to CO2 enrichment is an increase in its fine root population and a trend towards higher total RNPP after two years of CO2 fumigation.", "author" : [ { "dropping-particle" : "", "family" : "Matamala", "given" : "R", "non-dropping-particle" : "", "parse-names" : false, "suffix" : "" }, { "dropping-particle" : "", "family" : "Schlesinger", "given" : "W H", "non-dropping-particle" : "", "parse-names" : false, "suffix" : "" } ], "container-title" : "Global Change Biology", "id" : "ITEM-4", "issued" : { "date-parts" : [ [ "2000" ] ] }, "page" : "967-979", "title" : "Effects of elevated atmospheric CO2 on fine root production and activity in an intact temperate forest ecosystem", "type" : "article-journal", "volume" : "6" }, "uris" : [ "http://www.mendeley.com/documents/?uuid=58cdd796-b7d2-48c4-9690-d94b76051cb5" ] } ], "mendeley" : { "formattedCitation" : "(Pregitzer &lt;i&gt;et al.&lt;/i&gt; 1995, 2000; Matamala &amp; Schlesinger 2000; Lipson &lt;i&gt;et al.&lt;/i&gt; 2014)", "plainTextFormattedCitation" : "(Pregitzer et al. 1995, 2000; Matamala &amp; Schlesinger 2000; Lipson et al. 2014)", "previouslyFormattedCitation" : "(Pregitzer &lt;i&gt;et al.&lt;/i&gt; 1995, 2000; Matamala &amp; Schlesinger 2000; Lipson &lt;i&gt;et al.&lt;/i&gt; 2014)" }, "properties" : { "noteIndex" : 0 }, "schema" : "https://github.com/citation-style-language/schema/raw/master/csl-citation.json" }</w:instrText>
      </w:r>
      <w:r w:rsidR="00CE0A34">
        <w:fldChar w:fldCharType="separate"/>
      </w:r>
      <w:r w:rsidR="00CE0A34" w:rsidRPr="00CE0A34">
        <w:rPr>
          <w:noProof/>
        </w:rPr>
        <w:t xml:space="preserve">(Pregitzer </w:t>
      </w:r>
      <w:r w:rsidR="00CE0A34" w:rsidRPr="00CE0A34">
        <w:rPr>
          <w:i/>
          <w:noProof/>
        </w:rPr>
        <w:t>et al.</w:t>
      </w:r>
      <w:r w:rsidR="00CE0A34" w:rsidRPr="00CE0A34">
        <w:rPr>
          <w:noProof/>
        </w:rPr>
        <w:t xml:space="preserve"> 1995, 2000; Matamala &amp; Schlesinger 2000; Lipson </w:t>
      </w:r>
      <w:r w:rsidR="00CE0A34" w:rsidRPr="00CE0A34">
        <w:rPr>
          <w:i/>
          <w:noProof/>
        </w:rPr>
        <w:t>et al.</w:t>
      </w:r>
      <w:r w:rsidR="00CE0A34" w:rsidRPr="00CE0A34">
        <w:rPr>
          <w:noProof/>
        </w:rPr>
        <w:t xml:space="preserve"> 2014)</w:t>
      </w:r>
      <w:r w:rsidR="00CE0A34">
        <w:fldChar w:fldCharType="end"/>
      </w:r>
      <w:r w:rsidR="00CE0A34">
        <w:t xml:space="preserve">. </w:t>
      </w:r>
      <w:r w:rsidR="006E37D7">
        <w:t>e</w:t>
      </w:r>
      <w:r w:rsidR="00BF01E1">
        <w:t>CO</w:t>
      </w:r>
      <w:r w:rsidR="00BF01E1" w:rsidRPr="0065273B">
        <w:rPr>
          <w:vertAlign w:val="subscript"/>
        </w:rPr>
        <w:t>2</w:t>
      </w:r>
      <w:r w:rsidR="006E37D7">
        <w:t xml:space="preserve"> is also known to affect functional traits indicative of positions along economic spectra</w:t>
      </w:r>
      <w:r w:rsidR="00792278">
        <w:t xml:space="preserve"> (</w:t>
      </w:r>
      <w:proofErr w:type="spellStart"/>
      <w:r w:rsidR="00792278" w:rsidRPr="00792278">
        <w:rPr>
          <w:i/>
        </w:rPr>
        <w:t>sensu</w:t>
      </w:r>
      <w:proofErr w:type="spellEnd"/>
      <w:r w:rsidR="00792278">
        <w:t xml:space="preserve"> </w:t>
      </w:r>
      <w:r w:rsidR="00792278">
        <w:fldChar w:fldCharType="begin" w:fldLock="1"/>
      </w:r>
      <w:r w:rsidR="00792278">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manualFormatting" : "Reich 2014)", "plainTextFormattedCitation" : "(Reich 2014)", "previouslyFormattedCitation" : "(Reich 2014)" }, "properties" : { "noteIndex" : 0 }, "schema" : "https://github.com/citation-style-language/schema/raw/master/csl-citation.json" }</w:instrText>
      </w:r>
      <w:r w:rsidR="00792278">
        <w:fldChar w:fldCharType="separate"/>
      </w:r>
      <w:r w:rsidR="00792278" w:rsidRPr="00792278">
        <w:rPr>
          <w:noProof/>
        </w:rPr>
        <w:t>Reich 2014)</w:t>
      </w:r>
      <w:r w:rsidR="00792278">
        <w:fldChar w:fldCharType="end"/>
      </w:r>
      <w:r w:rsidR="00792278">
        <w:t xml:space="preserve">. </w:t>
      </w:r>
      <w:r w:rsidR="006E37D7">
        <w:t xml:space="preserve">Reduction in </w:t>
      </w:r>
      <w:r w:rsidR="006E37D7">
        <w:lastRenderedPageBreak/>
        <w:t>specific leaf area (SLA) under e</w:t>
      </w:r>
      <w:r w:rsidR="00BF01E1">
        <w:t>CO</w:t>
      </w:r>
      <w:r w:rsidR="00BF01E1" w:rsidRPr="0065273B">
        <w:rPr>
          <w:vertAlign w:val="subscript"/>
        </w:rPr>
        <w:t>2</w:t>
      </w:r>
      <w:r w:rsidR="006E37D7">
        <w:t xml:space="preserve"> has been linked to accumulation of non-structural carbohydrates in leaves </w:t>
      </w:r>
      <w:r w:rsidR="006E37D7">
        <w:fldChar w:fldCharType="begin" w:fldLock="1"/>
      </w:r>
      <w:r w:rsidR="00792278">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25-010-1240-8", "ISBN" : "0032-0935", "ISSN" : "00320935", "PMID" : "20700744", "abstract" : "Carbon uptake by forests constitutes half of the planet's terrestrial net primary production; therefore, photosynthetic responses of trees to rising atmospheric CO(2) are critical to understanding the future global carbon cycle. At the Swiss Canopy Crane, we investigated gas exchange characteristics and leaf traits in five deciduous tree species during their eighth growing season under free air carbon dioxide enrichment in a 35-m tall, ca. 100-year-old mixed forest. Net photosynthesis of upper-canopy foliage was 48% (July) and 42% (September) higher in CO(2)-enriched trees and showed no sign of down-regulation. Elevated CO(2) had no effect on carboxylation efficiency (V (cmax)) or maximal electron transport (J (max)) driving ribulose-1,5-bisphosphate (RuBP) regeneration. CO(2) enrichment improved nitrogen use efficiency, but did not affect leaf nitrogen (N) concentration, leaf thickness or specific leaf area except for one species. Non-structural carbohydrates accumulated more strongly in leaves grown under elevated CO(2) (largely driven by Quercus). Because leaf area index did not change, the CO(2)-driven stimulation of photosynthesis in these trees may persist in the upper canopy under future atmospheric CO(2) concentrations without reductions in photosynthetic capacity. However, given the lack of growth stimulation, the fate of the additionally assimilated carbon remains uncertain.", "author" : [ { "dropping-particle" : "", "family" : "Bader", "given" : "Martin Karl Friedrich", "non-dropping-particle" : "", "parse-names" : false, "suffix" : "" }, { "dropping-particle" : "", "family" : "Siegwolf", "given" : "Rolf", "non-dropping-particle" : "", "parse-names" : false, "suffix" : "" }, { "dropping-particle" : "", "family" : "K\u00f6rner", "given" : "Christian", "non-dropping-particle" : "", "parse-names" : false, "suffix" : "" } ], "container-title" : "Planta", "id" : "ITEM-2", "issued" : { "date-parts" : [ [ "2010" ] ] }, "page" : "1115-1125", "title" : "Sustained enhancement of photosynthesis in mature deciduous forest trees after 8 years of free air CO2 enrichment", "type" : "article-journal", "volume" : "232" }, "uris" : [ "http://www.mendeley.com/documents/?uuid=a1491e00-0f2b-4364-83e3-b31f4247420b" ] } ], "mendeley" : { "formattedCitation" : "(Poorter &amp; Navas 2003; Bader, Siegwolf &amp; K\u00f6rner 2010)", "plainTextFormattedCitation" : "(Poorter &amp; Navas 2003; Bader, Siegwolf &amp; K\u00f6rner 2010)", "previouslyFormattedCitation" : "(Poorter &amp; Navas 2003; Bader, Siegwolf &amp; K\u00f6rner 2010)" }, "properties" : { "noteIndex" : 0 }, "schema" : "https://github.com/citation-style-language/schema/raw/master/csl-citation.json" }</w:instrText>
      </w:r>
      <w:r w:rsidR="006E37D7">
        <w:fldChar w:fldCharType="separate"/>
      </w:r>
      <w:r w:rsidR="006E37D7" w:rsidRPr="006E37D7">
        <w:rPr>
          <w:noProof/>
        </w:rPr>
        <w:t>(Poorter &amp; Navas 2003; Bader, Siegwolf &amp; Körner 2010)</w:t>
      </w:r>
      <w:r w:rsidR="006E37D7">
        <w:fldChar w:fldCharType="end"/>
      </w:r>
      <w:r w:rsidR="006E37D7">
        <w:t xml:space="preserve">. </w:t>
      </w:r>
      <w:r w:rsidR="00A945D4">
        <w:t>Alteration of</w:t>
      </w:r>
      <w:r w:rsidR="00792278">
        <w:t xml:space="preserve"> </w:t>
      </w:r>
      <w:r w:rsidR="00792278" w:rsidRPr="00A945D4">
        <w:t>traits</w:t>
      </w:r>
      <w:r w:rsidR="00A945D4" w:rsidRPr="00A945D4">
        <w:t xml:space="preserve"> reflecting economic trade-offs</w:t>
      </w:r>
      <w:r w:rsidR="00792278" w:rsidRPr="00A945D4">
        <w:t xml:space="preserve"> </w:t>
      </w:r>
      <w:r w:rsidR="00A945D4" w:rsidRPr="00A945D4">
        <w:t xml:space="preserve">is of particular </w:t>
      </w:r>
      <w:r w:rsidR="00767315">
        <w:t>significance</w:t>
      </w:r>
      <w:r w:rsidR="00A945D4" w:rsidRPr="00A945D4">
        <w:t xml:space="preserve"> at the seedling stage</w:t>
      </w:r>
      <w:r w:rsidR="00A945D4">
        <w:t xml:space="preserve">, as functional traits of trees are most strongly adapted to the regeneration niche </w:t>
      </w:r>
      <w:r w:rsidR="00A945D4">
        <w:fldChar w:fldCharType="begin" w:fldLock="1"/>
      </w:r>
      <w:r w:rsidR="006476C2">
        <w:instrText>ADDIN CSL_CITATION { "citationItems" : [ { "id" : "ITEM-1", "itemData" : { "DOI" : "10.1086/512045", "ISBN" : "00030147", "ISSN" : "0003-0147", "PMID" : "17427120", "abstract" : "Functional traits are important drivers of successional processes and the assembly of plant communities. It is generally assumed that functional traits are closely linked to the regeneration niche because of the high selection pressures in the seedling stage, but recent studies have challenged this view. In this study, I use cross species and phylogenetic correlation analysis between leaf traits and light environment to evaluate whether species are adapted to the regeneration niche, adult niche, or both. Leaf chemistry, morphology, physiology, and crown exposure were quantified for up to 58 Bolivian tropical moist forest tree species that differ in their regeneration and adult light niche. Multiple regression analysis shows that leaf traits of seedlings, saplings, and trees are most strongly related to the regeneration niche, and once this is taken into account, adult niche does not significantly explain any of the remaining variation in leaf traits. This suggests that, although the regeneration phase is short, it has a long-lasting effect on the form and shape of plant species.", "author" : [ { "dropping-particle" : "", "family" : "Poorter", "given" : "Lourens", "non-dropping-particle" : "", "parse-names" : false, "suffix" : "" } ], "container-title" : "The American Naturalist", "id" : "ITEM-1", "issue" : "4", "issued" : { "date-parts" : [ [ "2007" ] ] }, "page" : "433-442", "title" : "Are species adapted to their regeneration niche, adult niche, or both?", "type" : "article-journal", "volume" : "169" }, "uris" : [ "http://www.mendeley.com/documents/?uuid=14b88665-8ebf-4843-a893-f6be85fb95fd" ] } ], "mendeley" : { "formattedCitation" : "(Poorter 2007)", "plainTextFormattedCitation" : "(Poorter 2007)", "previouslyFormattedCitation" : "(Poorter 2007)" }, "properties" : { "noteIndex" : 0 }, "schema" : "https://github.com/citation-style-language/schema/raw/master/csl-citation.json" }</w:instrText>
      </w:r>
      <w:r w:rsidR="00A945D4">
        <w:fldChar w:fldCharType="separate"/>
      </w:r>
      <w:r w:rsidR="00A945D4" w:rsidRPr="00A945D4">
        <w:rPr>
          <w:noProof/>
        </w:rPr>
        <w:t>(Poorter 2007)</w:t>
      </w:r>
      <w:r w:rsidR="00A945D4">
        <w:fldChar w:fldCharType="end"/>
      </w:r>
      <w:r w:rsidR="00A945D4">
        <w:t>.</w:t>
      </w:r>
    </w:p>
    <w:p w14:paraId="666656CD" w14:textId="0EFA8D39" w:rsidR="00311DF6" w:rsidRPr="00435017" w:rsidRDefault="0094115E" w:rsidP="00311DF6">
      <w:pPr>
        <w:spacing w:line="360" w:lineRule="auto"/>
      </w:pPr>
      <w:r>
        <w:t>L</w:t>
      </w:r>
      <w:r>
        <w:t xml:space="preserve">iterature </w:t>
      </w:r>
      <w:r>
        <w:t>describing</w:t>
      </w:r>
      <w:r>
        <w:t xml:space="preserve"> interactive effects of atmospheric </w:t>
      </w:r>
      <w:r w:rsidR="00BF01E1">
        <w:t>CO</w:t>
      </w:r>
      <w:r w:rsidR="00BF01E1" w:rsidRPr="0065273B">
        <w:rPr>
          <w:vertAlign w:val="subscript"/>
        </w:rPr>
        <w:t>2</w:t>
      </w:r>
      <w:r>
        <w:t xml:space="preserve"> concentration</w:t>
      </w:r>
      <w:r>
        <w:t xml:space="preserve"> and waterlogging or flooding on plant growth</w:t>
      </w:r>
      <w:r>
        <w:t xml:space="preserve"> is sparse, and findings variable</w:t>
      </w:r>
      <w:r>
        <w:t>.</w:t>
      </w:r>
      <w:r>
        <w:t xml:space="preserve"> </w:t>
      </w:r>
      <w:proofErr w:type="spellStart"/>
      <w:r>
        <w:t>Megonigal</w:t>
      </w:r>
      <w:proofErr w:type="spellEnd"/>
      <w:r>
        <w:t xml:space="preserve"> et al. </w:t>
      </w:r>
      <w:r>
        <w:fldChar w:fldCharType="begin" w:fldLock="1"/>
      </w:r>
      <w:r>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Vann &amp; Wolf 2005)", "manualFormatting" : "(2005)", "plainTextFormattedCitation" : "(Megonigal, Vann &amp; Wolf 2005)", "previouslyFormattedCitation" : "(Megonigal, Vann &amp; Wolf 2005)" }, "properties" : { "noteIndex" : 0 }, "schema" : "https://github.com/citation-style-language/schema/raw/master/csl-citation.json" }</w:instrText>
      </w:r>
      <w:r>
        <w:fldChar w:fldCharType="separate"/>
      </w:r>
      <w:r w:rsidRPr="0094115E">
        <w:rPr>
          <w:noProof/>
        </w:rPr>
        <w:t>(2005)</w:t>
      </w:r>
      <w:r>
        <w:fldChar w:fldCharType="end"/>
      </w:r>
      <w:r>
        <w:t xml:space="preserve"> showed that e</w:t>
      </w:r>
      <w:r w:rsidR="00BF01E1">
        <w:t>CO</w:t>
      </w:r>
      <w:r w:rsidR="00BF01E1" w:rsidRPr="0065273B">
        <w:rPr>
          <w:vertAlign w:val="subscript"/>
        </w:rPr>
        <w:t>2</w:t>
      </w:r>
      <w:r>
        <w:t xml:space="preserve"> stimulated biomass production in waterlogged (water table at -10 cm) but not inundated (water table at +5 cm) juveniles of </w:t>
      </w:r>
      <w:proofErr w:type="spellStart"/>
      <w:r>
        <w:rPr>
          <w:i/>
        </w:rPr>
        <w:t>Taxodium</w:t>
      </w:r>
      <w:proofErr w:type="spellEnd"/>
      <w:r>
        <w:rPr>
          <w:i/>
        </w:rPr>
        <w:t xml:space="preserve"> </w:t>
      </w:r>
      <w:proofErr w:type="spellStart"/>
      <w:r>
        <w:rPr>
          <w:i/>
        </w:rPr>
        <w:t>distichum</w:t>
      </w:r>
      <w:proofErr w:type="spellEnd"/>
      <w:r>
        <w:t>. Increased photosynthesis under e</w:t>
      </w:r>
      <w:r w:rsidR="00BF01E1">
        <w:t>CO</w:t>
      </w:r>
      <w:r w:rsidR="00BF01E1" w:rsidRPr="0065273B">
        <w:rPr>
          <w:vertAlign w:val="subscript"/>
        </w:rPr>
        <w:t>2</w:t>
      </w:r>
      <w:r>
        <w:t xml:space="preserve"> was not reduced by inundation. </w:t>
      </w:r>
      <w:r w:rsidR="00753495">
        <w:t>This effect was attributed to the increased metabolic cost of maintaining roots under low O</w:t>
      </w:r>
      <w:r w:rsidR="00753495" w:rsidRPr="00753495">
        <w:rPr>
          <w:vertAlign w:val="subscript"/>
        </w:rPr>
        <w:t>2</w:t>
      </w:r>
      <w:r w:rsidR="00753495">
        <w:t xml:space="preserve"> conditions. </w:t>
      </w:r>
      <w:r>
        <w:t>In the same study, inundation had no effect on e</w:t>
      </w:r>
      <w:r w:rsidR="00BF01E1">
        <w:t>CO</w:t>
      </w:r>
      <w:r w:rsidR="00BF01E1" w:rsidRPr="0065273B">
        <w:rPr>
          <w:vertAlign w:val="subscript"/>
        </w:rPr>
        <w:t>2</w:t>
      </w:r>
      <w:r>
        <w:t xml:space="preserve"> stimulation of photosynthesis or biomass production of the aquatic herbaceous species </w:t>
      </w:r>
      <w:proofErr w:type="spellStart"/>
      <w:r w:rsidRPr="0094115E">
        <w:rPr>
          <w:i/>
        </w:rPr>
        <w:t>Orontium</w:t>
      </w:r>
      <w:proofErr w:type="spellEnd"/>
      <w:r w:rsidRPr="0094115E">
        <w:rPr>
          <w:i/>
        </w:rPr>
        <w:t xml:space="preserve"> </w:t>
      </w:r>
      <w:proofErr w:type="spellStart"/>
      <w:r w:rsidRPr="0094115E">
        <w:rPr>
          <w:i/>
        </w:rPr>
        <w:t>aquaticum</w:t>
      </w:r>
      <w:proofErr w:type="spellEnd"/>
      <w:r>
        <w:t>.  The o</w:t>
      </w:r>
      <w:r>
        <w:t xml:space="preserve">pposite response </w:t>
      </w:r>
      <w:r>
        <w:t>was found for a highly flood</w:t>
      </w:r>
      <w:r w:rsidR="00D20DA1">
        <w:t>ing</w:t>
      </w:r>
      <w:r>
        <w:t xml:space="preserve"> tolerant Amazonian tree:</w:t>
      </w:r>
      <w:r>
        <w:t xml:space="preserve"> </w:t>
      </w:r>
      <w:r w:rsidR="00D20DA1">
        <w:t xml:space="preserve">waterlogged </w:t>
      </w:r>
      <w:r w:rsidRPr="00D20DA1">
        <w:rPr>
          <w:i/>
        </w:rPr>
        <w:t xml:space="preserve">Senna </w:t>
      </w:r>
      <w:proofErr w:type="spellStart"/>
      <w:r w:rsidR="00D20DA1" w:rsidRPr="00D20DA1">
        <w:rPr>
          <w:i/>
        </w:rPr>
        <w:t>reticulata</w:t>
      </w:r>
      <w:proofErr w:type="spellEnd"/>
      <w:r w:rsidR="00D20DA1">
        <w:t xml:space="preserve"> grown in open top chambers </w:t>
      </w:r>
      <w:r>
        <w:t xml:space="preserve">showed greater increment in biomass </w:t>
      </w:r>
      <w:r w:rsidR="00D20DA1">
        <w:t xml:space="preserve">under elevated </w:t>
      </w:r>
      <w:r w:rsidR="00BF01E1">
        <w:t>CO</w:t>
      </w:r>
      <w:r w:rsidR="00BF01E1" w:rsidRPr="0065273B">
        <w:rPr>
          <w:vertAlign w:val="subscript"/>
        </w:rPr>
        <w:t>2</w:t>
      </w:r>
      <w:r w:rsidR="00D20DA1">
        <w:t xml:space="preserve"> </w:t>
      </w:r>
      <w:r w:rsidR="00D20DA1">
        <w:fldChar w:fldCharType="begin" w:fldLock="1"/>
      </w:r>
      <w:r w:rsidR="00435017">
        <w:instrText>ADDIN CSL_CITATION { "citationItems" : [ { "id" : "ITEM-1",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1",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mendeley" : { "formattedCitation" : "(Arenque &lt;i&gt;et al.&lt;/i&gt; 2014)", "plainTextFormattedCitation" : "(Arenque et al. 2014)", "previouslyFormattedCitation" : "(Arenque &lt;i&gt;et al.&lt;/i&gt; 2014)" }, "properties" : { "noteIndex" : 0 }, "schema" : "https://github.com/citation-style-language/schema/raw/master/csl-citation.json" }</w:instrText>
      </w:r>
      <w:r w:rsidR="00D20DA1">
        <w:fldChar w:fldCharType="separate"/>
      </w:r>
      <w:r w:rsidR="00D20DA1" w:rsidRPr="00D20DA1">
        <w:rPr>
          <w:noProof/>
        </w:rPr>
        <w:t xml:space="preserve">(Arenque </w:t>
      </w:r>
      <w:r w:rsidR="00D20DA1" w:rsidRPr="00D20DA1">
        <w:rPr>
          <w:i/>
          <w:noProof/>
        </w:rPr>
        <w:t>et al.</w:t>
      </w:r>
      <w:r w:rsidR="00D20DA1" w:rsidRPr="00D20DA1">
        <w:rPr>
          <w:noProof/>
        </w:rPr>
        <w:t xml:space="preserve"> 2014)</w:t>
      </w:r>
      <w:r w:rsidR="00D20DA1">
        <w:fldChar w:fldCharType="end"/>
      </w:r>
      <w:r w:rsidR="00D20DA1">
        <w:t>.</w:t>
      </w:r>
      <w:r w:rsidR="000712DF" w:rsidRPr="000712DF">
        <w:t xml:space="preserve"> </w:t>
      </w:r>
      <w:r w:rsidR="000712DF">
        <w:t>It is possible that</w:t>
      </w:r>
      <w:r w:rsidR="000712DF">
        <w:t xml:space="preserve"> higher water use efficiency under</w:t>
      </w:r>
      <w:r w:rsidR="000712DF">
        <w:t xml:space="preserve"> e</w:t>
      </w:r>
      <w:r w:rsidR="00BF01E1">
        <w:t>CO</w:t>
      </w:r>
      <w:r w:rsidR="00BF01E1" w:rsidRPr="0065273B">
        <w:rPr>
          <w:vertAlign w:val="subscript"/>
        </w:rPr>
        <w:t>2</w:t>
      </w:r>
      <w:r w:rsidR="000712DF">
        <w:t xml:space="preserve"> </w:t>
      </w:r>
      <w:r w:rsidR="000712DF">
        <w:fldChar w:fldCharType="begin" w:fldLock="1"/>
      </w:r>
      <w:r w:rsidR="00BF01E1">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mendeley" : { "formattedCitation" : "(Holtum &amp; Winter 2010)", "plainTextFormattedCitation" : "(Holtum &amp; Winter 2010)", "previouslyFormattedCitation" : "(Holtum &amp; Winter 2010)" }, "properties" : { "noteIndex" : 0 }, "schema" : "https://github.com/citation-style-language/schema/raw/master/csl-citation.json" }</w:instrText>
      </w:r>
      <w:r w:rsidR="000712DF">
        <w:fldChar w:fldCharType="separate"/>
      </w:r>
      <w:r w:rsidR="000712DF" w:rsidRPr="000712DF">
        <w:rPr>
          <w:noProof/>
        </w:rPr>
        <w:t>(Holtum &amp; Winter 2010)</w:t>
      </w:r>
      <w:r w:rsidR="000712DF">
        <w:fldChar w:fldCharType="end"/>
      </w:r>
      <w:r w:rsidR="000712DF">
        <w:t xml:space="preserve"> </w:t>
      </w:r>
      <w:r w:rsidR="000712DF">
        <w:t xml:space="preserve">facilitates photosynthesis in plants with anoxia-impaired root functionality by lowering the water cost of carbon assimilation. </w:t>
      </w:r>
      <w:r w:rsidR="00435017">
        <w:t xml:space="preserve">Finally, no evidence for an interaction between </w:t>
      </w:r>
      <w:r w:rsidR="00BF01E1">
        <w:t>CO</w:t>
      </w:r>
      <w:r w:rsidR="00BF01E1" w:rsidRPr="0065273B">
        <w:rPr>
          <w:vertAlign w:val="subscript"/>
        </w:rPr>
        <w:t>2</w:t>
      </w:r>
      <w:r w:rsidR="00435017">
        <w:t xml:space="preserve"> concentration and waterlogging status was found</w:t>
      </w:r>
      <w:r w:rsidR="00435017" w:rsidRPr="00435017">
        <w:t xml:space="preserve"> </w:t>
      </w:r>
      <w:r w:rsidR="00435017">
        <w:t>on</w:t>
      </w:r>
      <w:r w:rsidR="00435017" w:rsidRPr="00435017">
        <w:t xml:space="preserve"> growth or stomatal conductance</w:t>
      </w:r>
      <w:r w:rsidR="00435017">
        <w:t xml:space="preserve"> in soybean </w:t>
      </w:r>
      <w:r w:rsidR="00435017">
        <w:fldChar w:fldCharType="begin" w:fldLock="1"/>
      </w:r>
      <w:r w:rsidR="000712DF">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Shimono &lt;i&gt;et al.&lt;/i&gt; 2012)", "plainTextFormattedCitation" : "(Shimono et al. 2012)", "previouslyFormattedCitation" : "(Shimono &lt;i&gt;et al.&lt;/i&gt; 2012)" }, "properties" : { "noteIndex" : 0 }, "schema" : "https://github.com/citation-style-language/schema/raw/master/csl-citation.json" }</w:instrText>
      </w:r>
      <w:r w:rsidR="00435017">
        <w:fldChar w:fldCharType="separate"/>
      </w:r>
      <w:r w:rsidR="00435017" w:rsidRPr="00435017">
        <w:rPr>
          <w:noProof/>
        </w:rPr>
        <w:t xml:space="preserve">(Shimono </w:t>
      </w:r>
      <w:r w:rsidR="00435017" w:rsidRPr="00435017">
        <w:rPr>
          <w:i/>
          <w:noProof/>
        </w:rPr>
        <w:t>et al.</w:t>
      </w:r>
      <w:r w:rsidR="00435017" w:rsidRPr="00435017">
        <w:rPr>
          <w:noProof/>
        </w:rPr>
        <w:t xml:space="preserve"> 2012)</w:t>
      </w:r>
      <w:r w:rsidR="00435017">
        <w:fldChar w:fldCharType="end"/>
      </w:r>
      <w:r w:rsidR="00435017" w:rsidRPr="00435017">
        <w:t>.</w:t>
      </w:r>
      <w:r w:rsidR="00753495">
        <w:t xml:space="preserve"> </w:t>
      </w:r>
      <w:r w:rsidR="00311DF6">
        <w:t>To our knowledge, no studies have investigated the effects of e</w:t>
      </w:r>
      <w:r w:rsidR="00BF01E1">
        <w:t>CO</w:t>
      </w:r>
      <w:r w:rsidR="00BF01E1" w:rsidRPr="0065273B">
        <w:rPr>
          <w:vertAlign w:val="subscript"/>
        </w:rPr>
        <w:t>2</w:t>
      </w:r>
      <w:r w:rsidR="00311DF6">
        <w:t xml:space="preserve"> on recovery from waterlogging. Recovery following stress events may be more important to fitness than tolerance of the stress </w:t>
      </w:r>
      <w:r w:rsidR="00311DF6">
        <w:fldChar w:fldCharType="begin" w:fldLock="1"/>
      </w:r>
      <w:r w:rsidR="00BF01E1">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formattedCitation" : "(Gutschick &amp; BassiriRad 2003)", "plainTextFormattedCitation" : "(Gutschick &amp; BassiriRad 2003)", "previouslyFormattedCitation" : "(Gutschick &amp; BassiriRad 2003)" }, "properties" : { "noteIndex" : 0 }, "schema" : "https://github.com/citation-style-language/schema/raw/master/csl-citation.json" }</w:instrText>
      </w:r>
      <w:r w:rsidR="00311DF6">
        <w:fldChar w:fldCharType="separate"/>
      </w:r>
      <w:r w:rsidR="00BF01E1" w:rsidRPr="00BF01E1">
        <w:rPr>
          <w:noProof/>
        </w:rPr>
        <w:t>(Gutschick &amp; BassiriRad 2003)</w:t>
      </w:r>
      <w:r w:rsidR="00311DF6">
        <w:fldChar w:fldCharType="end"/>
      </w:r>
      <w:r w:rsidR="00311DF6">
        <w:t xml:space="preserve">. </w:t>
      </w:r>
      <w:r w:rsidR="00311DF6">
        <w:t>For waterlogged plants,</w:t>
      </w:r>
      <w:r w:rsidR="00311DF6">
        <w:t xml:space="preserve"> generation </w:t>
      </w:r>
      <w:r w:rsidR="00311DF6">
        <w:t xml:space="preserve">of reactive oxygen species </w:t>
      </w:r>
      <w:r w:rsidR="00311DF6">
        <w:t xml:space="preserve">following reaeration is likely to be a significant </w:t>
      </w:r>
      <w:r w:rsidR="00311DF6">
        <w:t xml:space="preserve">additional </w:t>
      </w:r>
      <w:r w:rsidR="00311DF6">
        <w:t xml:space="preserve">stress </w:t>
      </w:r>
      <w:r w:rsidR="00311DF6">
        <w:fldChar w:fldCharType="begin" w:fldLock="1"/>
      </w:r>
      <w:r w:rsidR="00BF01E1">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rsidR="00311DF6">
        <w:fldChar w:fldCharType="separate"/>
      </w:r>
      <w:r w:rsidR="00BF01E1" w:rsidRPr="00BF01E1">
        <w:rPr>
          <w:noProof/>
        </w:rPr>
        <w:t>(Drew 1997)</w:t>
      </w:r>
      <w:r w:rsidR="00311DF6">
        <w:fldChar w:fldCharType="end"/>
      </w:r>
      <w:r w:rsidR="00311DF6">
        <w:t>.</w:t>
      </w:r>
    </w:p>
    <w:p w14:paraId="7F1CE0B8" w14:textId="7DBB4E01" w:rsidR="0070468C" w:rsidRDefault="0070468C" w:rsidP="0070468C">
      <w:pPr>
        <w:spacing w:line="360" w:lineRule="auto"/>
      </w:pPr>
      <w:commentRangeStart w:id="1"/>
      <w:r>
        <w:t>The objective of this study was to investigate interactive effects between e</w:t>
      </w:r>
      <w:r w:rsidR="00BF01E1">
        <w:t>CO</w:t>
      </w:r>
      <w:r w:rsidR="00BF01E1" w:rsidRPr="0065273B">
        <w:rPr>
          <w:vertAlign w:val="subscript"/>
        </w:rPr>
        <w:t>2</w:t>
      </w:r>
      <w:r>
        <w:t xml:space="preserve"> and waterlogging on gas exchange</w:t>
      </w:r>
      <w:r w:rsidR="00A44C35">
        <w:t>,</w:t>
      </w:r>
      <w:r>
        <w:t xml:space="preserve"> biomass </w:t>
      </w:r>
      <w:r w:rsidR="00A44C35">
        <w:t xml:space="preserve">accumulation and </w:t>
      </w:r>
      <w:r>
        <w:t>allocation</w:t>
      </w:r>
      <w:r w:rsidR="00A44C35">
        <w:t>,</w:t>
      </w:r>
      <w:r>
        <w:t xml:space="preserve"> and </w:t>
      </w:r>
      <w:r w:rsidR="00A44C35">
        <w:t>functional traits for three riparian tree species</w:t>
      </w:r>
      <w:r>
        <w:t>.</w:t>
      </w:r>
      <w:r>
        <w:t xml:space="preserve"> </w:t>
      </w:r>
      <w:commentRangeEnd w:id="1"/>
      <w:r w:rsidR="00A44C35">
        <w:rPr>
          <w:rStyle w:val="CommentReference"/>
        </w:rPr>
        <w:commentReference w:id="1"/>
      </w:r>
      <w:r>
        <w:t>We asked:</w:t>
      </w:r>
      <w:r>
        <w:t xml:space="preserve"> </w:t>
      </w:r>
      <w:commentRangeStart w:id="2"/>
      <w:r>
        <w:t>1.) a</w:t>
      </w:r>
      <w:r>
        <w:t>re e</w:t>
      </w:r>
      <w:r w:rsidR="00BF01E1">
        <w:t>CO</w:t>
      </w:r>
      <w:r w:rsidR="00BF01E1" w:rsidRPr="0065273B">
        <w:rPr>
          <w:vertAlign w:val="subscript"/>
        </w:rPr>
        <w:t>2</w:t>
      </w:r>
      <w:r>
        <w:t xml:space="preserve"> effects on gas exchange altered by waterlogging, and is this respon</w:t>
      </w:r>
      <w:r w:rsidR="00A75AC9">
        <w:t>se maintained following a refractory period</w:t>
      </w:r>
      <w:r>
        <w:t>?</w:t>
      </w:r>
      <w:r>
        <w:t xml:space="preserve"> 2.) I</w:t>
      </w:r>
      <w:r>
        <w:t>s stimulation of biomass production by e</w:t>
      </w:r>
      <w:r w:rsidR="00BF01E1">
        <w:t>CO</w:t>
      </w:r>
      <w:r w:rsidR="00BF01E1" w:rsidRPr="0065273B">
        <w:rPr>
          <w:vertAlign w:val="subscript"/>
        </w:rPr>
        <w:t>2</w:t>
      </w:r>
      <w:r>
        <w:t xml:space="preserve"> diminished </w:t>
      </w:r>
      <w:r w:rsidR="00A75AC9">
        <w:t>after a refractory period post-waterlogging</w:t>
      </w:r>
      <w:r>
        <w:t>?</w:t>
      </w:r>
      <w:commentRangeEnd w:id="2"/>
      <w:r w:rsidR="00A31A96">
        <w:rPr>
          <w:rStyle w:val="CommentReference"/>
        </w:rPr>
        <w:commentReference w:id="2"/>
      </w:r>
      <w:r>
        <w:t xml:space="preserve"> 3.) </w:t>
      </w:r>
      <w:r>
        <w:t xml:space="preserve">Does </w:t>
      </w:r>
      <w:r w:rsidR="00BF01E1">
        <w:t>CO</w:t>
      </w:r>
      <w:r w:rsidR="00BF01E1" w:rsidRPr="0065273B">
        <w:rPr>
          <w:vertAlign w:val="subscript"/>
        </w:rPr>
        <w:t>2</w:t>
      </w:r>
      <w:r>
        <w:t xml:space="preserve"> mediate biomass allocation or functional traits in response to waterlogging, or following </w:t>
      </w:r>
      <w:r w:rsidR="00A75AC9">
        <w:t>a refractory period</w:t>
      </w:r>
      <w:r>
        <w:t>?</w:t>
      </w:r>
    </w:p>
    <w:p w14:paraId="11E5EDE1" w14:textId="77777777" w:rsidR="0070468C" w:rsidRDefault="0070468C" w:rsidP="0070468C">
      <w:pPr>
        <w:pStyle w:val="ListParagraph"/>
      </w:pPr>
    </w:p>
    <w:p w14:paraId="3CE38E1B" w14:textId="77777777" w:rsidR="00753495" w:rsidRDefault="00753495" w:rsidP="00435017">
      <w:pPr>
        <w:spacing w:line="360" w:lineRule="auto"/>
      </w:pPr>
      <w:bookmarkStart w:id="3" w:name="_GoBack"/>
      <w:bookmarkEnd w:id="3"/>
    </w:p>
    <w:p w14:paraId="00CF7296" w14:textId="0EA74D3F" w:rsidR="0094115E" w:rsidRPr="0094115E" w:rsidRDefault="0094115E" w:rsidP="00901227">
      <w:pPr>
        <w:spacing w:line="360" w:lineRule="auto"/>
      </w:pPr>
    </w:p>
    <w:p w14:paraId="316B90A0" w14:textId="77777777" w:rsidR="00760FB9" w:rsidRPr="00A945D4" w:rsidRDefault="00760FB9" w:rsidP="00901227">
      <w:pPr>
        <w:spacing w:line="360" w:lineRule="auto"/>
        <w:rPr>
          <w:vertAlign w:val="subscript"/>
        </w:rPr>
      </w:pPr>
    </w:p>
    <w:sectPr w:rsidR="00760FB9" w:rsidRPr="00A945D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5-03-23T15:12:00Z" w:initials="FoS">
    <w:p w14:paraId="2F1307B0" w14:textId="4676AA33" w:rsidR="00F67364" w:rsidRDefault="00F67364">
      <w:pPr>
        <w:pStyle w:val="CommentText"/>
      </w:pPr>
      <w:r>
        <w:rPr>
          <w:rStyle w:val="CommentReference"/>
        </w:rPr>
        <w:annotationRef/>
      </w:r>
      <w:r>
        <w:t>+ ATP energy crisis (</w:t>
      </w:r>
      <w:proofErr w:type="spellStart"/>
      <w:r>
        <w:t>Colmer</w:t>
      </w:r>
      <w:proofErr w:type="spellEnd"/>
      <w:r>
        <w:t xml:space="preserve"> &amp; </w:t>
      </w:r>
      <w:proofErr w:type="spellStart"/>
      <w:r>
        <w:t>Voesnek</w:t>
      </w:r>
      <w:proofErr w:type="spellEnd"/>
      <w:r>
        <w:t xml:space="preserve"> 2009)</w:t>
      </w:r>
    </w:p>
    <w:p w14:paraId="516C386C" w14:textId="6252A444" w:rsidR="00F67364" w:rsidRDefault="00F67364">
      <w:pPr>
        <w:pStyle w:val="CommentText"/>
      </w:pPr>
      <w:r>
        <w:t xml:space="preserve">+ </w:t>
      </w:r>
      <w:proofErr w:type="gramStart"/>
      <w:r>
        <w:t>waterlogging</w:t>
      </w:r>
      <w:proofErr w:type="gramEnd"/>
      <w:r>
        <w:t xml:space="preserve"> causes shoot wilting (see </w:t>
      </w:r>
      <w:proofErr w:type="spellStart"/>
      <w:r>
        <w:t>Colmer</w:t>
      </w:r>
      <w:proofErr w:type="spellEnd"/>
      <w:r>
        <w:t xml:space="preserve"> &amp; </w:t>
      </w:r>
      <w:proofErr w:type="spellStart"/>
      <w:r>
        <w:t>Voesnek</w:t>
      </w:r>
      <w:proofErr w:type="spellEnd"/>
      <w:r>
        <w:t xml:space="preserve"> 2009)</w:t>
      </w:r>
    </w:p>
  </w:comment>
  <w:comment w:id="1" w:author="Faculty of Science" w:date="2015-03-23T13:27:00Z" w:initials="FoS">
    <w:p w14:paraId="33C7366B" w14:textId="77777777" w:rsidR="00A44C35" w:rsidRDefault="00A44C35">
      <w:pPr>
        <w:pStyle w:val="CommentText"/>
      </w:pPr>
      <w:r>
        <w:rPr>
          <w:rStyle w:val="CommentReference"/>
        </w:rPr>
        <w:annotationRef/>
      </w:r>
      <w:r>
        <w:t>Need to make framework more explicit</w:t>
      </w:r>
    </w:p>
  </w:comment>
  <w:comment w:id="2" w:author="Faculty of Science" w:date="2015-03-23T14:34:00Z" w:initials="FoS">
    <w:p w14:paraId="408BD1DA" w14:textId="714B2B70" w:rsidR="00A31A96" w:rsidRDefault="00A31A96">
      <w:pPr>
        <w:pStyle w:val="CommentText"/>
      </w:pPr>
      <w:r>
        <w:rPr>
          <w:rStyle w:val="CommentReference"/>
        </w:rPr>
        <w:annotationRef/>
      </w:r>
      <w:r>
        <w:t>Change ord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6C386C" w15:done="0"/>
  <w15:commentEx w15:paraId="33C7366B" w15:done="0"/>
  <w15:commentEx w15:paraId="408BD1D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7EC3DD0"/>
    <w:multiLevelType w:val="hybridMultilevel"/>
    <w:tmpl w:val="74986AF4"/>
    <w:lvl w:ilvl="0" w:tplc="F7D8CB1C">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4AF4"/>
    <w:rsid w:val="000114EA"/>
    <w:rsid w:val="000323DD"/>
    <w:rsid w:val="000712DF"/>
    <w:rsid w:val="000F3CFF"/>
    <w:rsid w:val="001157EE"/>
    <w:rsid w:val="0017286A"/>
    <w:rsid w:val="001B26AF"/>
    <w:rsid w:val="001C47F9"/>
    <w:rsid w:val="001F0075"/>
    <w:rsid w:val="00237815"/>
    <w:rsid w:val="00267E9B"/>
    <w:rsid w:val="00311DF6"/>
    <w:rsid w:val="003A4AF4"/>
    <w:rsid w:val="00435017"/>
    <w:rsid w:val="0059644D"/>
    <w:rsid w:val="006476C2"/>
    <w:rsid w:val="006E37D7"/>
    <w:rsid w:val="0070468C"/>
    <w:rsid w:val="00734DD2"/>
    <w:rsid w:val="00753495"/>
    <w:rsid w:val="00760FB9"/>
    <w:rsid w:val="00767315"/>
    <w:rsid w:val="00792278"/>
    <w:rsid w:val="00797A4E"/>
    <w:rsid w:val="00810767"/>
    <w:rsid w:val="008512E1"/>
    <w:rsid w:val="00901227"/>
    <w:rsid w:val="0094115E"/>
    <w:rsid w:val="00973482"/>
    <w:rsid w:val="009A0AC9"/>
    <w:rsid w:val="009C5432"/>
    <w:rsid w:val="00A31A96"/>
    <w:rsid w:val="00A44C35"/>
    <w:rsid w:val="00A75AC9"/>
    <w:rsid w:val="00A945D4"/>
    <w:rsid w:val="00AE2B73"/>
    <w:rsid w:val="00BF01E1"/>
    <w:rsid w:val="00C903E2"/>
    <w:rsid w:val="00CE0A34"/>
    <w:rsid w:val="00D20DA1"/>
    <w:rsid w:val="00D23D24"/>
    <w:rsid w:val="00DC2212"/>
    <w:rsid w:val="00DF26A4"/>
    <w:rsid w:val="00E10951"/>
    <w:rsid w:val="00EF1830"/>
    <w:rsid w:val="00F6736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8B8CB"/>
  <w15:chartTrackingRefBased/>
  <w15:docId w15:val="{E83D0955-E1DC-43EA-A694-121EA1256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9644D"/>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ListParagraph">
    <w:name w:val="List Paragraph"/>
    <w:basedOn w:val="Normal"/>
    <w:uiPriority w:val="34"/>
    <w:qFormat/>
    <w:rsid w:val="00753495"/>
    <w:pPr>
      <w:ind w:left="720"/>
      <w:contextualSpacing/>
    </w:pPr>
  </w:style>
  <w:style w:type="character" w:styleId="CommentReference">
    <w:name w:val="annotation reference"/>
    <w:basedOn w:val="DefaultParagraphFont"/>
    <w:uiPriority w:val="99"/>
    <w:semiHidden/>
    <w:unhideWhenUsed/>
    <w:rsid w:val="00A44C35"/>
    <w:rPr>
      <w:sz w:val="16"/>
      <w:szCs w:val="16"/>
    </w:rPr>
  </w:style>
  <w:style w:type="paragraph" w:styleId="CommentText">
    <w:name w:val="annotation text"/>
    <w:basedOn w:val="Normal"/>
    <w:link w:val="CommentTextChar"/>
    <w:uiPriority w:val="99"/>
    <w:semiHidden/>
    <w:unhideWhenUsed/>
    <w:rsid w:val="00A44C35"/>
    <w:pPr>
      <w:spacing w:line="240" w:lineRule="auto"/>
    </w:pPr>
    <w:rPr>
      <w:sz w:val="20"/>
      <w:szCs w:val="20"/>
    </w:rPr>
  </w:style>
  <w:style w:type="character" w:customStyle="1" w:styleId="CommentTextChar">
    <w:name w:val="Comment Text Char"/>
    <w:basedOn w:val="DefaultParagraphFont"/>
    <w:link w:val="CommentText"/>
    <w:uiPriority w:val="99"/>
    <w:semiHidden/>
    <w:rsid w:val="00A44C35"/>
    <w:rPr>
      <w:sz w:val="20"/>
      <w:szCs w:val="20"/>
    </w:rPr>
  </w:style>
  <w:style w:type="paragraph" w:styleId="CommentSubject">
    <w:name w:val="annotation subject"/>
    <w:basedOn w:val="CommentText"/>
    <w:next w:val="CommentText"/>
    <w:link w:val="CommentSubjectChar"/>
    <w:uiPriority w:val="99"/>
    <w:semiHidden/>
    <w:unhideWhenUsed/>
    <w:rsid w:val="00A44C35"/>
    <w:rPr>
      <w:b/>
      <w:bCs/>
    </w:rPr>
  </w:style>
  <w:style w:type="character" w:customStyle="1" w:styleId="CommentSubjectChar">
    <w:name w:val="Comment Subject Char"/>
    <w:basedOn w:val="CommentTextChar"/>
    <w:link w:val="CommentSubject"/>
    <w:uiPriority w:val="99"/>
    <w:semiHidden/>
    <w:rsid w:val="00A44C35"/>
    <w:rPr>
      <w:b/>
      <w:bCs/>
      <w:sz w:val="20"/>
      <w:szCs w:val="20"/>
    </w:rPr>
  </w:style>
  <w:style w:type="paragraph" w:styleId="BalloonText">
    <w:name w:val="Balloon Text"/>
    <w:basedOn w:val="Normal"/>
    <w:link w:val="BalloonTextChar"/>
    <w:uiPriority w:val="99"/>
    <w:semiHidden/>
    <w:unhideWhenUsed/>
    <w:rsid w:val="00A44C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4C3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7171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41</TotalTime>
  <Pages>2</Pages>
  <Words>13667</Words>
  <Characters>77907</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913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24</cp:revision>
  <dcterms:created xsi:type="dcterms:W3CDTF">2015-03-20T02:13:00Z</dcterms:created>
  <dcterms:modified xsi:type="dcterms:W3CDTF">2015-03-27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